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EAE882" w14:textId="1AEA067C" w:rsidR="00821005" w:rsidRDefault="00821005" w:rsidP="00AE7493">
      <w:pPr>
        <w:pStyle w:val="NoSpacing"/>
        <w:rPr>
          <w:b/>
        </w:rPr>
      </w:pPr>
      <w:r>
        <w:rPr>
          <w:b/>
        </w:rPr>
        <w:t>Supplemental Material</w:t>
      </w:r>
    </w:p>
    <w:p w14:paraId="28090A72" w14:textId="77777777" w:rsidR="003B05D1" w:rsidRDefault="003B05D1" w:rsidP="00AE7493">
      <w:pPr>
        <w:pStyle w:val="NoSpacing"/>
        <w:rPr>
          <w:b/>
        </w:rPr>
      </w:pPr>
    </w:p>
    <w:p w14:paraId="7DE27048" w14:textId="27933E1E" w:rsidR="003B05D1" w:rsidRDefault="003B05D1" w:rsidP="00AE7493">
      <w:pPr>
        <w:pStyle w:val="NoSpacing"/>
        <w:rPr>
          <w:b/>
        </w:rPr>
      </w:pPr>
      <w:r>
        <w:rPr>
          <w:b/>
        </w:rPr>
        <w:t>Table of Contents.</w:t>
      </w:r>
    </w:p>
    <w:p w14:paraId="6EEA24D0" w14:textId="77777777" w:rsidR="003B05D1" w:rsidRDefault="003B05D1" w:rsidP="00AE7493">
      <w:pPr>
        <w:pStyle w:val="NoSpacing"/>
        <w:rPr>
          <w:b/>
        </w:rPr>
      </w:pPr>
    </w:p>
    <w:p w14:paraId="5A2D07CC" w14:textId="647EC519" w:rsidR="003B05D1" w:rsidRDefault="000B2B0D" w:rsidP="00AE7493">
      <w:pPr>
        <w:pStyle w:val="NoSpacing"/>
      </w:pPr>
      <w:r>
        <w:rPr>
          <w:b/>
        </w:rPr>
        <w:t>1</w:t>
      </w:r>
      <w:r w:rsidR="003B05D1">
        <w:rPr>
          <w:b/>
        </w:rPr>
        <w:t xml:space="preserve">.  </w:t>
      </w:r>
      <w:r w:rsidR="003B05D1" w:rsidRPr="003B05D1">
        <w:t>Calculation of the Analytical Range</w:t>
      </w:r>
    </w:p>
    <w:p w14:paraId="6ADBB9F4" w14:textId="0BA77635" w:rsidR="009B0B71" w:rsidRDefault="0080583A" w:rsidP="00AE7493">
      <w:pPr>
        <w:pStyle w:val="NoSpacing"/>
      </w:pPr>
      <w:r>
        <w:rPr>
          <w:b/>
        </w:rPr>
        <w:t>2</w:t>
      </w:r>
      <w:r w:rsidR="009B0B71" w:rsidRPr="009B0B71">
        <w:rPr>
          <w:b/>
        </w:rPr>
        <w:t xml:space="preserve">. </w:t>
      </w:r>
      <w:r w:rsidR="009B0B71">
        <w:t xml:space="preserve"> Buffer optimization</w:t>
      </w:r>
    </w:p>
    <w:p w14:paraId="3C1FED26" w14:textId="6EB682BC" w:rsidR="001D117E" w:rsidRDefault="00733F0C" w:rsidP="00AE7493">
      <w:pPr>
        <w:pStyle w:val="NoSpacing"/>
        <w:rPr>
          <w:b/>
        </w:rPr>
      </w:pPr>
      <w:r>
        <w:rPr>
          <w:b/>
        </w:rPr>
        <w:t>3</w:t>
      </w:r>
      <w:r w:rsidR="001D117E" w:rsidRPr="001D117E">
        <w:rPr>
          <w:b/>
        </w:rPr>
        <w:t>.</w:t>
      </w:r>
      <w:r w:rsidR="001D117E">
        <w:t xml:space="preserve">  References.</w:t>
      </w:r>
    </w:p>
    <w:p w14:paraId="208D11A6" w14:textId="77777777" w:rsidR="003B05D1" w:rsidRDefault="003B05D1" w:rsidP="00AE7493">
      <w:pPr>
        <w:pStyle w:val="NoSpacing"/>
        <w:rPr>
          <w:b/>
        </w:rPr>
      </w:pPr>
    </w:p>
    <w:p w14:paraId="24B38540" w14:textId="6305BA48" w:rsidR="00F30619" w:rsidRDefault="000B2B0D" w:rsidP="00AE7493">
      <w:pPr>
        <w:pStyle w:val="NoSpacing"/>
        <w:rPr>
          <w:b/>
        </w:rPr>
      </w:pPr>
      <w:r>
        <w:rPr>
          <w:b/>
        </w:rPr>
        <w:t>1</w:t>
      </w:r>
      <w:r w:rsidR="00536C82">
        <w:rPr>
          <w:b/>
        </w:rPr>
        <w:t xml:space="preserve">.  </w:t>
      </w:r>
      <w:r w:rsidR="00F30619">
        <w:rPr>
          <w:b/>
        </w:rPr>
        <w:t xml:space="preserve">Calculation of the </w:t>
      </w:r>
      <w:r w:rsidR="003E4A75">
        <w:rPr>
          <w:b/>
        </w:rPr>
        <w:t>Analytical</w:t>
      </w:r>
      <w:r w:rsidR="00F30619">
        <w:rPr>
          <w:b/>
        </w:rPr>
        <w:t xml:space="preserve"> Range.</w:t>
      </w:r>
    </w:p>
    <w:p w14:paraId="5B9380BD" w14:textId="3CA1B28D" w:rsidR="0027249E" w:rsidRDefault="00F50487" w:rsidP="00265F8D">
      <w:pPr>
        <w:pStyle w:val="NoSpacing"/>
        <w:jc w:val="both"/>
      </w:pPr>
      <w:r w:rsidRPr="00F50487">
        <w:rPr>
          <w:u w:val="single"/>
        </w:rPr>
        <w:t>MS/MS</w:t>
      </w:r>
      <w:r>
        <w:t xml:space="preserve">.  </w:t>
      </w:r>
      <w:r w:rsidR="00265F8D">
        <w:t>The enzymatic activity obtai</w:t>
      </w:r>
      <w:r w:rsidR="0027249E">
        <w:t>ned for the quality control HIGH</w:t>
      </w:r>
      <w:r w:rsidR="00265F8D">
        <w:t xml:space="preserve"> sample is obtained by </w:t>
      </w:r>
      <w:r w:rsidR="003E4A75">
        <w:t>multiplying</w:t>
      </w:r>
      <w:r w:rsidR="00265F8D">
        <w:t xml:space="preserve"> the P/IS ratio  (where P is  MRM ion counts obtained by integration of the MRM detector response versus </w:t>
      </w:r>
      <w:r w:rsidR="00B5743B">
        <w:t xml:space="preserve">time over the </w:t>
      </w:r>
      <w:r w:rsidR="00265F8D">
        <w:t>flow injection peak</w:t>
      </w:r>
      <w:r w:rsidR="00B5743B">
        <w:t xml:space="preserve"> profile</w:t>
      </w:r>
      <w:r w:rsidR="0027249E">
        <w:t>,</w:t>
      </w:r>
      <w:r w:rsidR="00265F8D">
        <w:t xml:space="preserve"> and IS is the corresponding value for the internal standard MRM peak) by the micromoles of internal standard in the assay well then dividing by the incubation time and the volume (in liters) of blood in each assay (taken as 3.</w:t>
      </w:r>
      <w:r w:rsidR="003B4F68">
        <w:t>2</w:t>
      </w:r>
      <w:r w:rsidR="00E36D66">
        <w:t xml:space="preserve"> x 10</w:t>
      </w:r>
      <w:r w:rsidR="00E36D66" w:rsidRPr="00E36D66">
        <w:rPr>
          <w:vertAlign w:val="superscript"/>
        </w:rPr>
        <w:t>-6</w:t>
      </w:r>
      <w:r w:rsidR="003B4F68">
        <w:t xml:space="preserve"> L for the 3.0</w:t>
      </w:r>
      <w:r w:rsidR="00265F8D">
        <w:t xml:space="preserve"> mm DBS punch).  The corresponding enzyme-independent assay response was obtained when a filter plate (no blood) punch was incubated with the assay cocktail and processed as for the DBS sample.  This blank activity contains contributions from the following:  1) Any product present as a trace impurity in the substrate or internal standard added to the assay; 2) Any non-enzymatic breakdown of substrate to product </w:t>
      </w:r>
      <w:r w:rsidR="00B5743B">
        <w:t xml:space="preserve">generated </w:t>
      </w:r>
      <w:r w:rsidR="00265F8D">
        <w:t>during the incubation</w:t>
      </w:r>
      <w:r w:rsidR="004B6F11">
        <w:t xml:space="preserve"> in assay buffer</w:t>
      </w:r>
      <w:r w:rsidR="00265F8D">
        <w:t xml:space="preserve">; 3) Any assay signal coming from non-product components of the sample </w:t>
      </w:r>
      <w:r w:rsidR="00B5743B">
        <w:t>injected</w:t>
      </w:r>
      <w:r w:rsidR="00265F8D">
        <w:t xml:space="preserve"> into the MS/MS (i.e. </w:t>
      </w:r>
      <w:r w:rsidR="001B6136">
        <w:t xml:space="preserve">blood components, </w:t>
      </w:r>
      <w:r w:rsidR="00265F8D">
        <w:t>filter paper, buffer, workup solvents, flow-injection solvent</w:t>
      </w:r>
      <w:r w:rsidR="00B5743B">
        <w:t>, plates</w:t>
      </w:r>
      <w:r w:rsidR="00265F8D">
        <w:t>)</w:t>
      </w:r>
      <w:r w:rsidR="00661C2D">
        <w:t xml:space="preserve">; 4) Any product generated from substrate </w:t>
      </w:r>
      <w:r w:rsidR="00B5743B">
        <w:t>breakdown</w:t>
      </w:r>
      <w:r w:rsidR="001B6136">
        <w:t xml:space="preserve"> </w:t>
      </w:r>
      <w:r w:rsidR="00661C2D">
        <w:t>in the heated electrospray ionization source of the MS/MS</w:t>
      </w:r>
      <w:r w:rsidR="00B5743B">
        <w:t xml:space="preserve"> instrument</w:t>
      </w:r>
      <w:r w:rsidR="001B6136">
        <w:t>.</w:t>
      </w:r>
      <w:r w:rsidR="0027249E">
        <w:t xml:space="preserve">  The analytical range is </w:t>
      </w:r>
      <w:r w:rsidR="00F95C39">
        <w:t>calculated using the equation below, and values for the 6 enzymes are given in the main text.</w:t>
      </w:r>
    </w:p>
    <w:p w14:paraId="661F8BCD" w14:textId="77777777" w:rsidR="0027249E" w:rsidRDefault="0027249E" w:rsidP="00265F8D">
      <w:pPr>
        <w:pStyle w:val="NoSpacing"/>
        <w:jc w:val="both"/>
      </w:pPr>
    </w:p>
    <w:p w14:paraId="22F8F2CD" w14:textId="77777777" w:rsidR="001B6136" w:rsidRDefault="001B6136" w:rsidP="00265F8D">
      <w:pPr>
        <w:pStyle w:val="NoSpacing"/>
        <w:jc w:val="both"/>
      </w:pPr>
      <w:r>
        <w:t xml:space="preserve">Analytical Range = </w:t>
      </w:r>
    </w:p>
    <w:p w14:paraId="3E460B6B" w14:textId="77777777" w:rsidR="001B6136" w:rsidRDefault="001B6136" w:rsidP="00265F8D">
      <w:pPr>
        <w:pStyle w:val="NoSpacing"/>
        <w:jc w:val="both"/>
      </w:pPr>
    </w:p>
    <w:p w14:paraId="1C873C77" w14:textId="438772A5" w:rsidR="00265F8D" w:rsidRDefault="0027249E" w:rsidP="00265F8D">
      <w:pPr>
        <w:pStyle w:val="NoSpacing"/>
        <w:jc w:val="both"/>
      </w:pPr>
      <w:r>
        <w:t>[(activity of quality control HIGH assay)</w:t>
      </w:r>
      <w:r w:rsidR="003E4A75">
        <w:t>- (</w:t>
      </w:r>
      <w:r>
        <w:t>activity of the enzyme-independent assay)] / (activity of the enzyme-independent assay)</w:t>
      </w:r>
    </w:p>
    <w:p w14:paraId="2950EA01" w14:textId="77777777" w:rsidR="00265F8D" w:rsidRDefault="00265F8D" w:rsidP="00265F8D">
      <w:pPr>
        <w:pStyle w:val="NoSpacing"/>
        <w:jc w:val="both"/>
      </w:pPr>
    </w:p>
    <w:p w14:paraId="0D6EE098" w14:textId="48E927EA" w:rsidR="00265F8D" w:rsidRDefault="0027249E" w:rsidP="00265F8D">
      <w:pPr>
        <w:pStyle w:val="NoSpacing"/>
        <w:jc w:val="both"/>
      </w:pPr>
      <w:r>
        <w:t>Blank f</w:t>
      </w:r>
      <w:r w:rsidR="00265F8D">
        <w:t>actor 1 above was measured by analyzing substrate and internal standard by liquid chromatography-MS/MS under conditions in which substrate and product/internal standard are baseline separated</w:t>
      </w:r>
      <w:r w:rsidR="007C13CF">
        <w:t xml:space="preserve"> during chromatography</w:t>
      </w:r>
      <w:r w:rsidR="00265F8D">
        <w:t xml:space="preserve">. </w:t>
      </w:r>
      <w:r>
        <w:t xml:space="preserve">Blank factor 2 was measured by running the </w:t>
      </w:r>
      <w:r w:rsidR="007C13CF">
        <w:t xml:space="preserve">incubated </w:t>
      </w:r>
      <w:r>
        <w:t>assay with a filter paper punch (no blood), and then measuring the amount of product by liquid chromatography-MS/MS.</w:t>
      </w:r>
      <w:r w:rsidR="00661C2D">
        <w:t xml:space="preserve">  Blank factor 3 was measured by running the </w:t>
      </w:r>
      <w:r w:rsidR="007C13CF">
        <w:t xml:space="preserve">incubated </w:t>
      </w:r>
      <w:r w:rsidR="00661C2D">
        <w:t xml:space="preserve">assay with a DBS punch but in the absence of substrate and analyzing for product by liquid chromatography-MS/MS.  Blank factor 4 was obtained by flow injection-MS/MS on a substrate/internal standard mixture.  </w:t>
      </w:r>
      <w:r w:rsidR="007C13CF">
        <w:t xml:space="preserve">Note that blank factors 1-3 were obtained from liquid-chromatography-MS/MS rather than flow injection-MS/MS.  Since substrate and product are baseline separated during liquid chromatography, the product MRM signal is devoid of any signal coming from in-source breakdown of substrate.  </w:t>
      </w:r>
      <w:r w:rsidR="00661C2D">
        <w:t>These studies show that by far the major contribution to the enzyme-independent blank is blank factor 4 (blank factors 1-3 account for &lt; 5% of blank factor 4).</w:t>
      </w:r>
      <w:r w:rsidR="00E36D66">
        <w:t xml:space="preserve">  This study shows that the analytical range is properly calculated from the enzyme activity measured for the incubated assay with DBS and substrate and the enzyme activity measured for the incubated assay with filter paper only (no blood) and substrate.</w:t>
      </w:r>
      <w:r w:rsidR="003A0ABC">
        <w:t xml:space="preserve">  This method of calculating the analytical range has been previously reported </w:t>
      </w:r>
      <w:r w:rsidR="00C70361">
        <w:fldChar w:fldCharType="begin"/>
      </w:r>
      <w:r w:rsidR="00C70361">
        <w:instrText xml:space="preserve"> ADDIN EN.CITE &lt;EndNote&gt;&lt;Cite&gt;&lt;Author&gt;Kumar&lt;/Author&gt;&lt;Year&gt;2015&lt;/Year&gt;&lt;RecNum&gt;5668&lt;/RecNum&gt;&lt;DisplayText&gt;&lt;style face="superscript"&gt;[2]&lt;/style&gt;&lt;/DisplayText&gt;&lt;record&gt;&lt;rec-number&gt;5668&lt;/rec-number&gt;&lt;foreign-keys&gt;&lt;key app="EN" db-id="zs5trdwrpettzzetwz5p9spjsxw9xp2e5wx2" timestamp="1424062461"&gt;5668&lt;/key&gt;&lt;/foreign-keys&gt;&lt;ref-type name="Journal Article"&gt;17&lt;/ref-type&gt;&lt;contributors&gt;&lt;authors&gt;&lt;author&gt;Kumar, A. B.&lt;/author&gt;&lt;author&gt;Spacil, Z.&lt;/author&gt;&lt;author&gt;Masi, S.&lt;/author&gt;&lt;author&gt;Ghomashchi, F.&lt;/author&gt;&lt;author&gt;Ito, M.&lt;/author&gt;&lt;author&gt;Scott, C. R.&lt;/author&gt;&lt;author&gt;Turecek, F.&lt;/author&gt;&lt;author&gt;Gelb, M .H.&lt;/author&gt;&lt;/authors&gt;&lt;/contributors&gt;&lt;titles&gt;&lt;title&gt;Tandem Mass Spectrometry Displays a  Larger Analytical Range Compared to Fluorescence For Assays of Lysosomal Enzymes:  Application to Newborn Screening of Mucopolysaccharidoses Types II, IVA anv VI&lt;/title&gt;&lt;secondary-title&gt;Clin. Chem.&lt;/secondary-title&gt;&lt;/titles&gt;&lt;periodical&gt;&lt;full-title&gt;Clin. Chem.&lt;/full-title&gt;&lt;/periodical&gt;&lt;volume&gt;submitted&lt;/volume&gt;&lt;dates&gt;&lt;year&gt;2015&lt;/year&gt;&lt;/dates&gt;&lt;urls&gt;&lt;/urls&gt;&lt;/record&gt;&lt;/Cite&gt;&lt;/EndNote&gt;</w:instrText>
      </w:r>
      <w:r w:rsidR="00C70361">
        <w:fldChar w:fldCharType="separate"/>
      </w:r>
      <w:r w:rsidR="00747148">
        <w:rPr>
          <w:noProof/>
          <w:vertAlign w:val="superscript"/>
        </w:rPr>
        <w:t>[1</w:t>
      </w:r>
      <w:r w:rsidR="00C70361" w:rsidRPr="00C70361">
        <w:rPr>
          <w:noProof/>
          <w:vertAlign w:val="superscript"/>
        </w:rPr>
        <w:t>]</w:t>
      </w:r>
      <w:r w:rsidR="00C70361">
        <w:fldChar w:fldCharType="end"/>
      </w:r>
      <w:r w:rsidR="003A0ABC">
        <w:t>.</w:t>
      </w:r>
    </w:p>
    <w:p w14:paraId="0ECDBB27" w14:textId="77777777" w:rsidR="003A0ABC" w:rsidRDefault="003A0ABC" w:rsidP="00265F8D">
      <w:pPr>
        <w:pStyle w:val="NoSpacing"/>
        <w:jc w:val="both"/>
      </w:pPr>
    </w:p>
    <w:p w14:paraId="15B05542" w14:textId="0D6CBF02" w:rsidR="00F50487" w:rsidRDefault="00F50487" w:rsidP="00265F8D">
      <w:pPr>
        <w:pStyle w:val="NoSpacing"/>
        <w:jc w:val="both"/>
      </w:pPr>
      <w:r w:rsidRPr="00F50487">
        <w:rPr>
          <w:u w:val="single"/>
        </w:rPr>
        <w:t>Fluorimetry</w:t>
      </w:r>
      <w:r>
        <w:t>.</w:t>
      </w:r>
      <w:r w:rsidR="00FF407E">
        <w:t xml:space="preserve">  To calculate the analytical range for fluorimetric assays with 4-met</w:t>
      </w:r>
      <w:r w:rsidR="001B6136">
        <w:t xml:space="preserve">hylumbelliferyl </w:t>
      </w:r>
      <w:r w:rsidR="00FF407E">
        <w:t xml:space="preserve">substrates, a different method is needed.  Components of blood (hemoglobin, etc.) substantially quench the fluorescence and have to be taken in to account.  Both the blood sample and the substrate may display intrinsic fluorescence.  Finally, the substrate may contain a trace of product as an impurity and also suffer non-enzymatic breakdown to product in the absence of enzyme.  </w:t>
      </w:r>
    </w:p>
    <w:p w14:paraId="091127BC" w14:textId="1E93FEF4" w:rsidR="00FF407E" w:rsidRDefault="00FF407E" w:rsidP="00265F8D">
      <w:pPr>
        <w:pStyle w:val="NoSpacing"/>
        <w:jc w:val="both"/>
      </w:pPr>
      <w:r>
        <w:lastRenderedPageBreak/>
        <w:tab/>
        <w:t xml:space="preserve">As described previously </w:t>
      </w:r>
      <w:r w:rsidR="00C70361">
        <w:fldChar w:fldCharType="begin"/>
      </w:r>
      <w:r w:rsidR="00C70361">
        <w:instrText xml:space="preserve"> ADDIN EN.CITE &lt;EndNote&gt;&lt;Cite&gt;&lt;Author&gt;Kumar&lt;/Author&gt;&lt;Year&gt;2015&lt;/Year&gt;&lt;RecNum&gt;5668&lt;/RecNum&gt;&lt;DisplayText&gt;&lt;style face="superscript"&gt;[2]&lt;/style&gt;&lt;/DisplayText&gt;&lt;record&gt;&lt;rec-number&gt;5668&lt;/rec-number&gt;&lt;foreign-keys&gt;&lt;key app="EN" db-id="zs5trdwrpettzzetwz5p9spjsxw9xp2e5wx2" timestamp="1424062461"&gt;5668&lt;/key&gt;&lt;/foreign-keys&gt;&lt;ref-type name="Journal Article"&gt;17&lt;/ref-type&gt;&lt;contributors&gt;&lt;authors&gt;&lt;author&gt;Kumar, A. B.&lt;/author&gt;&lt;author&gt;Spacil, Z.&lt;/author&gt;&lt;author&gt;Masi, S.&lt;/author&gt;&lt;author&gt;Ghomashchi, F.&lt;/author&gt;&lt;author&gt;Ito, M.&lt;/author&gt;&lt;author&gt;Scott, C. R.&lt;/author&gt;&lt;author&gt;Turecek, F.&lt;/author&gt;&lt;author&gt;Gelb, M .H.&lt;/author&gt;&lt;/authors&gt;&lt;/contributors&gt;&lt;titles&gt;&lt;title&gt;Tandem Mass Spectrometry Displays a  Larger Analytical Range Compared to Fluorescence For Assays of Lysosomal Enzymes:  Application to Newborn Screening of Mucopolysaccharidoses Types II, IVA anv VI&lt;/title&gt;&lt;secondary-title&gt;Clin. Chem.&lt;/secondary-title&gt;&lt;/titles&gt;&lt;periodical&gt;&lt;full-title&gt;Clin. Chem.&lt;/full-title&gt;&lt;/periodical&gt;&lt;volume&gt;submitted&lt;/volume&gt;&lt;dates&gt;&lt;year&gt;2015&lt;/year&gt;&lt;/dates&gt;&lt;urls&gt;&lt;/urls&gt;&lt;/record&gt;&lt;/Cite&gt;&lt;/EndNote&gt;</w:instrText>
      </w:r>
      <w:r w:rsidR="00C70361">
        <w:fldChar w:fldCharType="separate"/>
      </w:r>
      <w:r w:rsidR="00747148">
        <w:rPr>
          <w:noProof/>
          <w:vertAlign w:val="superscript"/>
        </w:rPr>
        <w:t>[1</w:t>
      </w:r>
      <w:r w:rsidR="00C70361" w:rsidRPr="00C70361">
        <w:rPr>
          <w:noProof/>
          <w:vertAlign w:val="superscript"/>
        </w:rPr>
        <w:t>]</w:t>
      </w:r>
      <w:r w:rsidR="00C70361">
        <w:fldChar w:fldCharType="end"/>
      </w:r>
      <w:r>
        <w:t xml:space="preserve">, we prepared two samples to measure the blank.  Tube A contains DBS punch and a volume of assay buffer equal to half the volume in the complete assay.  Tube B contains substrate at twice the concentration as in the complete assay and in a volume of buffer equal to that in the complete assay.  Both tubes are incubated as for the complete assay.  After incubation, half the volume of tube B is </w:t>
      </w:r>
      <w:r w:rsidR="003E4A75">
        <w:t>transferred</w:t>
      </w:r>
      <w:r>
        <w:t xml:space="preserve"> to tube A</w:t>
      </w:r>
      <w:r w:rsidR="00016019">
        <w:t>,</w:t>
      </w:r>
      <w:r>
        <w:t xml:space="preserve"> and the mixture is immediately quenched and processed for fluorimetry as for the complete assay.  In this way the blank will display fluorescence from the following processes: 1) from the substrate itself, 2) from the buffer, 3) from the blood; 4) from product present in the substrate as an impurity; 5) from product generated non-enzymatically from substrate.</w:t>
      </w:r>
      <w:r w:rsidR="00016019">
        <w:t xml:space="preserve">  Also quenching of the fluorescence by blood will occur to the same extent as for the complete assay.  Studies show that the predominant factor contributing to the blank </w:t>
      </w:r>
      <w:r w:rsidR="003E4A75">
        <w:t>fluorescence</w:t>
      </w:r>
      <w:r w:rsidR="00016019">
        <w:t xml:space="preserve"> is the intrinsic fluorescence of the substrate itself.</w:t>
      </w:r>
      <w:r w:rsidR="001B6136">
        <w:t xml:space="preserve">  The deprotonated form of the 4-methylumbelliferone product is ~1000-fold more </w:t>
      </w:r>
      <w:r w:rsidR="007A51B6">
        <w:t>fluorescent</w:t>
      </w:r>
      <w:r w:rsidR="001B6136">
        <w:t xml:space="preserve"> per mole than the substrate, but since only ~1% of the substrate is converted to product by the small amount of enzyme in the DBS, the increase in fluorescence is on the order of 10-fold </w:t>
      </w:r>
      <w:r w:rsidR="00C70361">
        <w:fldChar w:fldCharType="begin"/>
      </w:r>
      <w:r w:rsidR="00C70361">
        <w:instrText xml:space="preserve"> ADDIN EN.CITE &lt;EndNote&gt;&lt;Cite&gt;&lt;Author&gt;Kumar&lt;/Author&gt;&lt;Year&gt;2015&lt;/Year&gt;&lt;RecNum&gt;5668&lt;/RecNum&gt;&lt;DisplayText&gt;&lt;style face="superscript"&gt;[2]&lt;/style&gt;&lt;/DisplayText&gt;&lt;record&gt;&lt;rec-number&gt;5668&lt;/rec-number&gt;&lt;foreign-keys&gt;&lt;key app="EN" db-id="zs5trdwrpettzzetwz5p9spjsxw9xp2e5wx2" timestamp="1424062461"&gt;5668&lt;/key&gt;&lt;/foreign-keys&gt;&lt;ref-type name="Journal Article"&gt;17&lt;/ref-type&gt;&lt;contributors&gt;&lt;authors&gt;&lt;author&gt;Kumar, A. B.&lt;/author&gt;&lt;author&gt;Spacil, Z.&lt;/author&gt;&lt;author&gt;Masi, S.&lt;/author&gt;&lt;author&gt;Ghomashchi, F.&lt;/author&gt;&lt;author&gt;Ito, M.&lt;/author&gt;&lt;author&gt;Scott, C. R.&lt;/author&gt;&lt;author&gt;Turecek, F.&lt;/author&gt;&lt;author&gt;Gelb, M .H.&lt;/author&gt;&lt;/authors&gt;&lt;/contributors&gt;&lt;titles&gt;&lt;title&gt;Tandem Mass Spectrometry Displays a  Larger Analytical Range Compared to Fluorescence For Assays of Lysosomal Enzymes:  Application to Newborn Screening of Mucopolysaccharidoses Types II, IVA anv VI&lt;/title&gt;&lt;secondary-title&gt;Clin. Chem.&lt;/secondary-title&gt;&lt;/titles&gt;&lt;periodical&gt;&lt;full-title&gt;Clin. Chem.&lt;/full-title&gt;&lt;/periodical&gt;&lt;volume&gt;submitted&lt;/volume&gt;&lt;dates&gt;&lt;year&gt;2015&lt;/year&gt;&lt;/dates&gt;&lt;urls&gt;&lt;/urls&gt;&lt;/record&gt;&lt;/Cite&gt;&lt;/EndNote&gt;</w:instrText>
      </w:r>
      <w:r w:rsidR="00C70361">
        <w:fldChar w:fldCharType="separate"/>
      </w:r>
      <w:r w:rsidR="00747148">
        <w:rPr>
          <w:noProof/>
          <w:vertAlign w:val="superscript"/>
        </w:rPr>
        <w:t>[1</w:t>
      </w:r>
      <w:r w:rsidR="00C70361" w:rsidRPr="00C70361">
        <w:rPr>
          <w:noProof/>
          <w:vertAlign w:val="superscript"/>
        </w:rPr>
        <w:t>]</w:t>
      </w:r>
      <w:r w:rsidR="00C70361">
        <w:fldChar w:fldCharType="end"/>
      </w:r>
      <w:r w:rsidR="001B6136">
        <w:t>.</w:t>
      </w:r>
    </w:p>
    <w:p w14:paraId="0F9DC474" w14:textId="48E3212F" w:rsidR="00016019" w:rsidRDefault="00016019" w:rsidP="00265F8D">
      <w:pPr>
        <w:pStyle w:val="NoSpacing"/>
        <w:jc w:val="both"/>
      </w:pPr>
      <w:r>
        <w:tab/>
        <w:t xml:space="preserve">To estimate the analytical range for digital microfluidics fluorimetry (the values have not been reported), we </w:t>
      </w:r>
      <w:r w:rsidR="001B6136">
        <w:t xml:space="preserve">note </w:t>
      </w:r>
      <w:r>
        <w:t>that the intrinsic fluorescence of the 4-methylumbelliferyl substrate occurs for all fluorimetric methods where the fluorescence of the product, 4-methylumb</w:t>
      </w:r>
      <w:r w:rsidR="001B6136">
        <w:t>elliferone (or a derivative) is</w:t>
      </w:r>
      <w:r>
        <w:t xml:space="preserve"> measured.</w:t>
      </w:r>
      <w:r w:rsidR="00526CC7">
        <w:t xml:space="preserve">  Quenching by blood components is shown to be less for digital microfluidics presumably because the optical pathlength in the microdroplets is much smaller than in a 96-well plate reader </w:t>
      </w:r>
      <w:r w:rsidR="00C70361">
        <w:fldChar w:fldCharType="begin"/>
      </w:r>
      <w:r w:rsidR="00C70361">
        <w:instrText xml:space="preserve"> ADDIN EN.CITE &lt;EndNote&gt;&lt;Cite&gt;&lt;Author&gt;Sista&lt;/Author&gt;&lt;Year&gt;2011&lt;/Year&gt;&lt;RecNum&gt;4718&lt;/RecNum&gt;&lt;DisplayText&gt;&lt;style face="superscript"&gt;[3]&lt;/style&gt;&lt;/DisplayText&gt;&lt;record&gt;&lt;rec-number&gt;4718&lt;/rec-number&gt;&lt;foreign-keys&gt;&lt;key app="EN" db-id="zs5trdwrpettzzetwz5p9spjsxw9xp2e5wx2" timestamp="1334862549"&gt;4718&lt;/key&gt;&lt;/foreign-keys&gt;&lt;ref-type name="Journal Article"&gt;17&lt;/ref-type&gt;&lt;contributors&gt;&lt;authors&gt;&lt;author&gt;Sista, R. S.&lt;/author&gt;&lt;author&gt;Eckhardt, A. E.&lt;/author&gt;&lt;author&gt;Wang, T.&lt;/author&gt;&lt;author&gt;Grahman, C.&lt;/author&gt;&lt;author&gt;Rouse, J. L.&lt;/author&gt;&lt;author&gt;Norton, S. M.&lt;/author&gt;&lt;author&gt;Srinivasan, V.&lt;/author&gt;&lt;author&gt;Pollack, M. G.&lt;/author&gt;&lt;author&gt;Tolun, A. A.&lt;/author&gt;&lt;author&gt;Bali, D.&lt;/author&gt;&lt;author&gt;Millington, D. S.&lt;/author&gt;&lt;author&gt;Pamula, V. K.&lt;/author&gt;&lt;/authors&gt;&lt;/contributors&gt;&lt;titles&gt;&lt;title&gt;Digital microfluidic platform for multiplexing enzyme assays: implications for lysosomal storage disease screening in newborns&lt;/title&gt;&lt;secondary-title&gt;Clin. Chem.&lt;/secondary-title&gt;&lt;/titles&gt;&lt;periodical&gt;&lt;full-title&gt;Clin. Chem.&lt;/full-title&gt;&lt;/periodical&gt;&lt;pages&gt;1444-1451&lt;/pages&gt;&lt;volume&gt;57&lt;/volume&gt;&lt;dates&gt;&lt;year&gt;2011&lt;/year&gt;&lt;/dates&gt;&lt;urls&gt;&lt;/urls&gt;&lt;/record&gt;&lt;/Cite&gt;&lt;/EndNote&gt;</w:instrText>
      </w:r>
      <w:r w:rsidR="00C70361">
        <w:fldChar w:fldCharType="separate"/>
      </w:r>
      <w:r w:rsidR="00C70361" w:rsidRPr="00C70361">
        <w:rPr>
          <w:noProof/>
          <w:vertAlign w:val="superscript"/>
        </w:rPr>
        <w:t>[</w:t>
      </w:r>
      <w:r w:rsidR="00747148">
        <w:rPr>
          <w:noProof/>
          <w:vertAlign w:val="superscript"/>
        </w:rPr>
        <w:t>2</w:t>
      </w:r>
      <w:r w:rsidR="00C70361" w:rsidRPr="00C70361">
        <w:rPr>
          <w:noProof/>
          <w:vertAlign w:val="superscript"/>
        </w:rPr>
        <w:t>]</w:t>
      </w:r>
      <w:r w:rsidR="00C70361">
        <w:fldChar w:fldCharType="end"/>
      </w:r>
      <w:r w:rsidR="00526CC7">
        <w:t>.  But since the analytical range is limited by the intrinsic fluorescence of the substrate, the blood quenching does not significantly contribute to the analytical</w:t>
      </w:r>
      <w:r w:rsidR="00626A71">
        <w:t xml:space="preserve"> range</w:t>
      </w:r>
      <w:r w:rsidR="00526CC7">
        <w:t xml:space="preserve">.  The incubation times for the digital microfluidics assays for Pompe, Fabry, and MPS-I are in the 1-3 hr range </w:t>
      </w:r>
      <w:r w:rsidR="00C70361">
        <w:fldChar w:fldCharType="begin"/>
      </w:r>
      <w:r w:rsidR="00C70361">
        <w:instrText xml:space="preserve"> ADDIN EN.CITE &lt;EndNote&gt;&lt;Cite&gt;&lt;Author&gt;Sista&lt;/Author&gt;&lt;Year&gt;2011&lt;/Year&gt;&lt;RecNum&gt;4718&lt;/RecNum&gt;&lt;DisplayText&gt;&lt;style face="superscript"&gt;[3]&lt;/style&gt;&lt;/DisplayText&gt;&lt;record&gt;&lt;rec-number&gt;4718&lt;/rec-number&gt;&lt;foreign-keys&gt;&lt;key app="EN" db-id="zs5trdwrpettzzetwz5p9spjsxw9xp2e5wx2" timestamp="1334862549"&gt;4718&lt;/key&gt;&lt;/foreign-keys&gt;&lt;ref-type name="Journal Article"&gt;17&lt;/ref-type&gt;&lt;contributors&gt;&lt;authors&gt;&lt;author&gt;Sista, R. S.&lt;/author&gt;&lt;author&gt;Eckhardt, A. E.&lt;/author&gt;&lt;author&gt;Wang, T.&lt;/author&gt;&lt;author&gt;Grahman, C.&lt;/author&gt;&lt;author&gt;Rouse, J. L.&lt;/author&gt;&lt;author&gt;Norton, S. M.&lt;/author&gt;&lt;author&gt;Srinivasan, V.&lt;/author&gt;&lt;author&gt;Pollack, M. G.&lt;/author&gt;&lt;author&gt;Tolun, A. A.&lt;/author&gt;&lt;author&gt;Bali, D.&lt;/author&gt;&lt;author&gt;Millington, D. S.&lt;/author&gt;&lt;author&gt;Pamula, V. K.&lt;/author&gt;&lt;/authors&gt;&lt;/contributors&gt;&lt;titles&gt;&lt;title&gt;Digital microfluidic platform for multiplexing enzyme assays: implications for lysosomal storage disease screening in newborns&lt;/title&gt;&lt;secondary-title&gt;Clin. Chem.&lt;/secondary-title&gt;&lt;/titles&gt;&lt;periodical&gt;&lt;full-title&gt;Clin. Chem.&lt;/full-title&gt;&lt;/periodical&gt;&lt;pages&gt;1444-1451&lt;/pages&gt;&lt;volume&gt;57&lt;/volume&gt;&lt;dates&gt;&lt;year&gt;2011&lt;/year&gt;&lt;/dates&gt;&lt;urls&gt;&lt;/urls&gt;&lt;/record&gt;&lt;/Cite&gt;&lt;/EndNote&gt;</w:instrText>
      </w:r>
      <w:r w:rsidR="00C70361">
        <w:fldChar w:fldCharType="separate"/>
      </w:r>
      <w:r w:rsidR="00747148">
        <w:rPr>
          <w:noProof/>
          <w:vertAlign w:val="superscript"/>
        </w:rPr>
        <w:t>[2</w:t>
      </w:r>
      <w:r w:rsidR="00C70361" w:rsidRPr="00C70361">
        <w:rPr>
          <w:noProof/>
          <w:vertAlign w:val="superscript"/>
        </w:rPr>
        <w:t>]</w:t>
      </w:r>
      <w:r w:rsidR="00C70361">
        <w:fldChar w:fldCharType="end"/>
      </w:r>
      <w:r w:rsidR="00526CC7">
        <w:t xml:space="preserve"> compared to the overnight incubations done for the MS/MS and the plate reader fluorimetric assays.  Thus the analytical ranges for the digital microfluidics assays are expected</w:t>
      </w:r>
      <w:r w:rsidR="001B6136">
        <w:t xml:space="preserve"> to be less than the values in </w:t>
      </w:r>
      <w:r w:rsidR="00042BDA">
        <w:t>the main text</w:t>
      </w:r>
      <w:bookmarkStart w:id="0" w:name="_GoBack"/>
      <w:bookmarkEnd w:id="0"/>
      <w:r w:rsidR="00526CC7">
        <w:t>.</w:t>
      </w:r>
    </w:p>
    <w:p w14:paraId="44B6D7C4" w14:textId="77777777" w:rsidR="00265F8D" w:rsidRDefault="00265F8D" w:rsidP="00265F8D">
      <w:pPr>
        <w:pStyle w:val="NoSpacing"/>
        <w:jc w:val="both"/>
      </w:pPr>
    </w:p>
    <w:p w14:paraId="62F0B953" w14:textId="34EDB010" w:rsidR="009B0B71" w:rsidRDefault="0080583A" w:rsidP="00122D42">
      <w:pPr>
        <w:pStyle w:val="NoSpacing"/>
        <w:rPr>
          <w:b/>
        </w:rPr>
      </w:pPr>
      <w:r>
        <w:rPr>
          <w:b/>
        </w:rPr>
        <w:t>2</w:t>
      </w:r>
      <w:r w:rsidR="009B0B71">
        <w:rPr>
          <w:b/>
        </w:rPr>
        <w:t>.  Buffer Optimization.</w:t>
      </w:r>
    </w:p>
    <w:p w14:paraId="27243607" w14:textId="77777777" w:rsidR="009B0B71" w:rsidRDefault="009B0B71" w:rsidP="00122D42">
      <w:pPr>
        <w:pStyle w:val="NoSpacing"/>
        <w:rPr>
          <w:b/>
        </w:rPr>
      </w:pPr>
    </w:p>
    <w:p w14:paraId="3339721A" w14:textId="284D9A2E" w:rsidR="009B0B71" w:rsidRPr="002A6174" w:rsidRDefault="009B0B71" w:rsidP="009B0B71">
      <w:pPr>
        <w:spacing w:line="240" w:lineRule="auto"/>
        <w:jc w:val="both"/>
        <w:rPr>
          <w:lang w:val="en-GB"/>
        </w:rPr>
      </w:pPr>
      <w:r>
        <w:t>Buffer conditions were optimized by a 5-factor, 3-level design experiment to optimize pH and buffer concentration, as well as the concentration of sodium taurocholate, sodium oleate, and zinc chloride.</w:t>
      </w:r>
      <w:r>
        <w:rPr>
          <w:lang w:val="en-GB"/>
        </w:rPr>
        <w:t xml:space="preserve">  </w:t>
      </w:r>
      <w:r>
        <w:rPr>
          <w:rFonts w:eastAsia="Times New Roman"/>
        </w:rPr>
        <w:t xml:space="preserve">Optimization of the inhibitor concentrations for acarbose, </w:t>
      </w:r>
      <w:r w:rsidRPr="00550DFA">
        <w:rPr>
          <w:rFonts w:eastAsia="Times New Roman"/>
          <w:i/>
        </w:rPr>
        <w:t>N</w:t>
      </w:r>
      <w:r>
        <w:rPr>
          <w:rFonts w:eastAsia="Times New Roman"/>
        </w:rPr>
        <w:t xml:space="preserve">-acetylglucosamine and </w:t>
      </w:r>
      <w:r w:rsidRPr="00550DFA">
        <w:rPr>
          <w:rFonts w:eastAsia="Times New Roman"/>
          <w:i/>
        </w:rPr>
        <w:t>D</w:t>
      </w:r>
      <w:r>
        <w:rPr>
          <w:rFonts w:eastAsia="Times New Roman"/>
        </w:rPr>
        <w:t>-saccharic acid 1,4-lactone was performed last and included confirmed inhibitor-specific disease-positive patients along with presumed healthy neonatal samples.  Three different concentrations were screened for each inhibitor using a one-factor-at-a-time approach, and the optimal amount was determined by maximizing the resolution between the healthy neonatal enzyme activity and that of the confirmed disease-positive sample.</w:t>
      </w:r>
    </w:p>
    <w:p w14:paraId="4D704564" w14:textId="77777777" w:rsidR="003A223C" w:rsidRDefault="003A223C" w:rsidP="00E776B0">
      <w:pPr>
        <w:pStyle w:val="NoSpacing"/>
        <w:jc w:val="both"/>
      </w:pPr>
    </w:p>
    <w:p w14:paraId="2B47FA82" w14:textId="401F7C95" w:rsidR="001D117E" w:rsidRPr="00C70361" w:rsidRDefault="00747148" w:rsidP="00E776B0">
      <w:pPr>
        <w:pStyle w:val="NoSpacing"/>
        <w:jc w:val="both"/>
        <w:rPr>
          <w:b/>
        </w:rPr>
      </w:pPr>
      <w:r>
        <w:rPr>
          <w:b/>
        </w:rPr>
        <w:t>3</w:t>
      </w:r>
      <w:r w:rsidR="001D117E" w:rsidRPr="00C70361">
        <w:rPr>
          <w:b/>
        </w:rPr>
        <w:t>.  References.</w:t>
      </w:r>
    </w:p>
    <w:p w14:paraId="3032E6E0" w14:textId="0B1D9AF6" w:rsidR="00C70361" w:rsidRDefault="00C70361" w:rsidP="00043EA6">
      <w:pPr>
        <w:pStyle w:val="EndNoteBibliography"/>
        <w:spacing w:after="0"/>
        <w:rPr>
          <w:noProof/>
        </w:rPr>
      </w:pPr>
      <w:r w:rsidRPr="00C70361">
        <w:rPr>
          <w:rFonts w:cs="Arial"/>
        </w:rPr>
        <w:fldChar w:fldCharType="begin"/>
      </w:r>
      <w:r w:rsidRPr="00C70361">
        <w:rPr>
          <w:rFonts w:cs="Arial"/>
        </w:rPr>
        <w:instrText xml:space="preserve"> ADDIN EN.REFLIST </w:instrText>
      </w:r>
      <w:r w:rsidRPr="00C70361">
        <w:rPr>
          <w:rFonts w:cs="Arial"/>
        </w:rPr>
        <w:fldChar w:fldCharType="separate"/>
      </w:r>
      <w:r w:rsidRPr="00C70361">
        <w:rPr>
          <w:noProof/>
        </w:rPr>
        <w:t>[1]</w:t>
      </w:r>
      <w:r w:rsidRPr="00C70361">
        <w:rPr>
          <w:noProof/>
        </w:rPr>
        <w:tab/>
        <w:t xml:space="preserve">A.B. Kumar; Z. Spacil; S. Masi; F. Ghomashchi; </w:t>
      </w:r>
      <w:r w:rsidR="00043EA6">
        <w:rPr>
          <w:noProof/>
        </w:rPr>
        <w:t xml:space="preserve">N. Chennamaneni; </w:t>
      </w:r>
      <w:r w:rsidRPr="00C70361">
        <w:rPr>
          <w:noProof/>
        </w:rPr>
        <w:t xml:space="preserve">M. Ito; C.R. Scott; F. Turecek; M.H. Gelb, </w:t>
      </w:r>
      <w:r w:rsidR="00043EA6">
        <w:rPr>
          <w:noProof/>
        </w:rPr>
        <w:t xml:space="preserve">Tandem Mass Spectrometry Has a Higher </w:t>
      </w:r>
      <w:r w:rsidRPr="00C70361">
        <w:rPr>
          <w:noProof/>
        </w:rPr>
        <w:t xml:space="preserve">Analytic Range </w:t>
      </w:r>
      <w:r w:rsidR="00043EA6">
        <w:rPr>
          <w:noProof/>
        </w:rPr>
        <w:t xml:space="preserve">than Fluorescence Assays of Lysosomal Enzymes:  </w:t>
      </w:r>
      <w:r w:rsidRPr="00C70361">
        <w:rPr>
          <w:noProof/>
        </w:rPr>
        <w:t>Application to Newborn Screening and Diagnosis of Mucopolysaccharidosis Types</w:t>
      </w:r>
      <w:r w:rsidR="00043EA6">
        <w:rPr>
          <w:noProof/>
        </w:rPr>
        <w:t xml:space="preserve"> II, </w:t>
      </w:r>
      <w:r w:rsidRPr="00C70361">
        <w:rPr>
          <w:noProof/>
        </w:rPr>
        <w:t>IVA and VI,</w:t>
      </w:r>
      <w:r w:rsidR="00043EA6">
        <w:rPr>
          <w:noProof/>
        </w:rPr>
        <w:t xml:space="preserve"> Clin. Chem.(61)</w:t>
      </w:r>
      <w:r w:rsidRPr="00C70361">
        <w:rPr>
          <w:noProof/>
        </w:rPr>
        <w:t xml:space="preserve"> </w:t>
      </w:r>
      <w:r w:rsidR="00043EA6">
        <w:rPr>
          <w:noProof/>
        </w:rPr>
        <w:t>(2015) 1363.</w:t>
      </w:r>
    </w:p>
    <w:p w14:paraId="49808BD2" w14:textId="77777777" w:rsidR="00043EA6" w:rsidRDefault="00043EA6" w:rsidP="00043EA6">
      <w:pPr>
        <w:pStyle w:val="EndNoteBibliography"/>
        <w:spacing w:after="0"/>
        <w:rPr>
          <w:noProof/>
        </w:rPr>
      </w:pPr>
    </w:p>
    <w:p w14:paraId="75B011DA" w14:textId="09CE822C" w:rsidR="00C70361" w:rsidRPr="00C70361" w:rsidRDefault="00043EA6" w:rsidP="00043EA6">
      <w:pPr>
        <w:pStyle w:val="EndNoteBibliography"/>
        <w:spacing w:after="0"/>
        <w:rPr>
          <w:noProof/>
        </w:rPr>
      </w:pPr>
      <w:r>
        <w:rPr>
          <w:noProof/>
        </w:rPr>
        <w:t xml:space="preserve"> [2</w:t>
      </w:r>
      <w:r w:rsidR="00C70361" w:rsidRPr="00C70361">
        <w:rPr>
          <w:noProof/>
        </w:rPr>
        <w:t>]</w:t>
      </w:r>
      <w:r w:rsidR="00C70361" w:rsidRPr="00C70361">
        <w:rPr>
          <w:noProof/>
        </w:rPr>
        <w:tab/>
        <w:t>R.S. Sista; A.E. Eckhardt; T. Wang; C. Grahman; J.L. Rouse; S.M. Norton; V. Srinivasan; M.G. Pollack; A.A. Tolun; D. Bali; D.S. Millington; V.K. Pamula, Digital microfluidic platform for multiplexing enzyme assays: implications for lysosomal storage disease screening in newborns,Clin. Chem. 57 (2011) 1444.</w:t>
      </w:r>
    </w:p>
    <w:p w14:paraId="0CA7C8A2" w14:textId="77777777" w:rsidR="00043EA6" w:rsidRDefault="00043EA6" w:rsidP="00C70361">
      <w:pPr>
        <w:pStyle w:val="EndNoteBibliography"/>
        <w:ind w:left="720" w:hanging="720"/>
        <w:rPr>
          <w:noProof/>
        </w:rPr>
      </w:pPr>
    </w:p>
    <w:p w14:paraId="6751D5B6" w14:textId="099D5402" w:rsidR="00043EA6" w:rsidRDefault="00043EA6" w:rsidP="003A223C">
      <w:pPr>
        <w:pStyle w:val="EndNoteBibliography"/>
        <w:rPr>
          <w:noProof/>
        </w:rPr>
      </w:pPr>
      <w:r w:rsidRPr="00C70361">
        <w:rPr>
          <w:noProof/>
        </w:rPr>
        <w:t xml:space="preserve"> </w:t>
      </w:r>
    </w:p>
    <w:p w14:paraId="12B0BFA4" w14:textId="54D9D30F" w:rsidR="00B23B70" w:rsidRPr="00C70361" w:rsidRDefault="00C70361" w:rsidP="00A0623E">
      <w:pPr>
        <w:ind w:right="173"/>
        <w:rPr>
          <w:rFonts w:cs="Arial"/>
        </w:rPr>
      </w:pPr>
      <w:r w:rsidRPr="00C70361">
        <w:rPr>
          <w:rFonts w:cs="Arial"/>
        </w:rPr>
        <w:fldChar w:fldCharType="end"/>
      </w:r>
    </w:p>
    <w:sectPr w:rsidR="00B23B70" w:rsidRPr="00C70361" w:rsidSect="0054204E">
      <w:headerReference w:type="default" r:id="rId8"/>
      <w:footerReference w:type="even" r:id="rId9"/>
      <w:footerReference w:type="default" r:id="rId10"/>
      <w:pgSz w:w="12240" w:h="15840"/>
      <w:pgMar w:top="616" w:right="1440" w:bottom="1170" w:left="1440" w:header="27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68872" w14:textId="77777777" w:rsidR="00271962" w:rsidRDefault="00271962">
      <w:pPr>
        <w:spacing w:after="0" w:line="240" w:lineRule="auto"/>
      </w:pPr>
      <w:r>
        <w:separator/>
      </w:r>
    </w:p>
  </w:endnote>
  <w:endnote w:type="continuationSeparator" w:id="0">
    <w:p w14:paraId="326ADB7D" w14:textId="77777777" w:rsidR="00271962" w:rsidRDefault="00271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2496E" w14:textId="77777777" w:rsidR="00EB1A7A" w:rsidRDefault="00EB1A7A" w:rsidP="009C1EA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AF6E2FF" w14:textId="77777777" w:rsidR="00EB1A7A" w:rsidRDefault="00EB1A7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7D15B" w14:textId="77777777" w:rsidR="00EB1A7A" w:rsidRDefault="00EB1A7A" w:rsidP="009C1EA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42BDA">
      <w:rPr>
        <w:rStyle w:val="PageNumber"/>
        <w:noProof/>
      </w:rPr>
      <w:t>2</w:t>
    </w:r>
    <w:r>
      <w:rPr>
        <w:rStyle w:val="PageNumber"/>
      </w:rPr>
      <w:fldChar w:fldCharType="end"/>
    </w:r>
  </w:p>
  <w:p w14:paraId="3D369917" w14:textId="77777777" w:rsidR="00EB1A7A" w:rsidRDefault="00EB1A7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23A019" w14:textId="77777777" w:rsidR="00271962" w:rsidRDefault="00271962">
      <w:pPr>
        <w:spacing w:after="0" w:line="240" w:lineRule="auto"/>
      </w:pPr>
      <w:r>
        <w:separator/>
      </w:r>
    </w:p>
  </w:footnote>
  <w:footnote w:type="continuationSeparator" w:id="0">
    <w:p w14:paraId="6D88C64C" w14:textId="77777777" w:rsidR="00271962" w:rsidRDefault="0027196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15F432" w14:textId="77777777" w:rsidR="001844C2" w:rsidRDefault="001844C2">
    <w:pPr>
      <w:pStyle w:val="Header"/>
    </w:pPr>
    <w:r>
      <w:tab/>
    </w:r>
    <w:r>
      <w:tab/>
    </w:r>
  </w:p>
  <w:p w14:paraId="2645E7ED" w14:textId="77777777" w:rsidR="001844C2" w:rsidRPr="008445AB" w:rsidRDefault="001844C2" w:rsidP="00584E9C">
    <w:pPr>
      <w:pStyle w:val="NoSpacing"/>
      <w:jc w:val="center"/>
      <w:rPr>
        <w:b/>
        <w:sz w:val="2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9651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38650E3"/>
    <w:multiLevelType w:val="hybridMultilevel"/>
    <w:tmpl w:val="EF5082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BE04EE"/>
    <w:multiLevelType w:val="hybridMultilevel"/>
    <w:tmpl w:val="68A27796"/>
    <w:lvl w:ilvl="0" w:tplc="633C62F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E7701D"/>
    <w:multiLevelType w:val="hybridMultilevel"/>
    <w:tmpl w:val="1E3C46D8"/>
    <w:lvl w:ilvl="0" w:tplc="11A8D77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07074F25"/>
    <w:multiLevelType w:val="hybridMultilevel"/>
    <w:tmpl w:val="87EAB25E"/>
    <w:lvl w:ilvl="0" w:tplc="02B07666">
      <w:start w:val="1"/>
      <w:numFmt w:val="upperLetter"/>
      <w:lvlText w:val="%1."/>
      <w:lvlJc w:val="left"/>
      <w:pPr>
        <w:ind w:left="2880" w:hanging="360"/>
      </w:pPr>
      <w:rPr>
        <w:rFonts w:hint="default"/>
      </w:rPr>
    </w:lvl>
    <w:lvl w:ilvl="1" w:tplc="4E00D12E">
      <w:start w:val="1"/>
      <w:numFmt w:val="decimal"/>
      <w:lvlText w:val="%2."/>
      <w:lvlJc w:val="left"/>
      <w:pPr>
        <w:ind w:left="3600" w:hanging="360"/>
      </w:pPr>
      <w:rPr>
        <w:rFonts w:hint="default"/>
      </w:r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nsid w:val="0EBE2E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7125178"/>
    <w:multiLevelType w:val="hybridMultilevel"/>
    <w:tmpl w:val="BB5E9070"/>
    <w:lvl w:ilvl="0" w:tplc="92683736">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nsid w:val="18D7372A"/>
    <w:multiLevelType w:val="hybridMultilevel"/>
    <w:tmpl w:val="EE945B2E"/>
    <w:lvl w:ilvl="0" w:tplc="0409000F">
      <w:start w:val="1"/>
      <w:numFmt w:val="decimal"/>
      <w:lvlText w:val="%1."/>
      <w:lvlJc w:val="left"/>
      <w:pPr>
        <w:ind w:left="815" w:hanging="360"/>
      </w:pPr>
    </w:lvl>
    <w:lvl w:ilvl="1" w:tplc="04090019" w:tentative="1">
      <w:start w:val="1"/>
      <w:numFmt w:val="lowerLetter"/>
      <w:lvlText w:val="%2."/>
      <w:lvlJc w:val="left"/>
      <w:pPr>
        <w:ind w:left="1535" w:hanging="360"/>
      </w:pPr>
    </w:lvl>
    <w:lvl w:ilvl="2" w:tplc="0409001B" w:tentative="1">
      <w:start w:val="1"/>
      <w:numFmt w:val="lowerRoman"/>
      <w:lvlText w:val="%3."/>
      <w:lvlJc w:val="right"/>
      <w:pPr>
        <w:ind w:left="2255" w:hanging="180"/>
      </w:pPr>
    </w:lvl>
    <w:lvl w:ilvl="3" w:tplc="0409000F" w:tentative="1">
      <w:start w:val="1"/>
      <w:numFmt w:val="decimal"/>
      <w:lvlText w:val="%4."/>
      <w:lvlJc w:val="left"/>
      <w:pPr>
        <w:ind w:left="2975" w:hanging="360"/>
      </w:pPr>
    </w:lvl>
    <w:lvl w:ilvl="4" w:tplc="04090019" w:tentative="1">
      <w:start w:val="1"/>
      <w:numFmt w:val="lowerLetter"/>
      <w:lvlText w:val="%5."/>
      <w:lvlJc w:val="left"/>
      <w:pPr>
        <w:ind w:left="3695" w:hanging="360"/>
      </w:pPr>
    </w:lvl>
    <w:lvl w:ilvl="5" w:tplc="0409001B" w:tentative="1">
      <w:start w:val="1"/>
      <w:numFmt w:val="lowerRoman"/>
      <w:lvlText w:val="%6."/>
      <w:lvlJc w:val="right"/>
      <w:pPr>
        <w:ind w:left="4415" w:hanging="180"/>
      </w:pPr>
    </w:lvl>
    <w:lvl w:ilvl="6" w:tplc="0409000F" w:tentative="1">
      <w:start w:val="1"/>
      <w:numFmt w:val="decimal"/>
      <w:lvlText w:val="%7."/>
      <w:lvlJc w:val="left"/>
      <w:pPr>
        <w:ind w:left="5135" w:hanging="360"/>
      </w:pPr>
    </w:lvl>
    <w:lvl w:ilvl="7" w:tplc="04090019" w:tentative="1">
      <w:start w:val="1"/>
      <w:numFmt w:val="lowerLetter"/>
      <w:lvlText w:val="%8."/>
      <w:lvlJc w:val="left"/>
      <w:pPr>
        <w:ind w:left="5855" w:hanging="360"/>
      </w:pPr>
    </w:lvl>
    <w:lvl w:ilvl="8" w:tplc="0409001B" w:tentative="1">
      <w:start w:val="1"/>
      <w:numFmt w:val="lowerRoman"/>
      <w:lvlText w:val="%9."/>
      <w:lvlJc w:val="right"/>
      <w:pPr>
        <w:ind w:left="6575" w:hanging="180"/>
      </w:pPr>
    </w:lvl>
  </w:abstractNum>
  <w:abstractNum w:abstractNumId="8">
    <w:nsid w:val="1C8303B0"/>
    <w:multiLevelType w:val="hybridMultilevel"/>
    <w:tmpl w:val="5468919C"/>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nsid w:val="24AB7D83"/>
    <w:multiLevelType w:val="hybridMultilevel"/>
    <w:tmpl w:val="A89CDE8E"/>
    <w:lvl w:ilvl="0" w:tplc="7D640164">
      <w:start w:val="1"/>
      <w:numFmt w:val="upp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26210281"/>
    <w:multiLevelType w:val="hybridMultilevel"/>
    <w:tmpl w:val="F2566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2B297A"/>
    <w:multiLevelType w:val="hybridMultilevel"/>
    <w:tmpl w:val="A3BCE422"/>
    <w:lvl w:ilvl="0" w:tplc="653C1F6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nsid w:val="2C9C1362"/>
    <w:multiLevelType w:val="hybridMultilevel"/>
    <w:tmpl w:val="CBA628E6"/>
    <w:lvl w:ilvl="0" w:tplc="6E52B6F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FB44408"/>
    <w:multiLevelType w:val="hybridMultilevel"/>
    <w:tmpl w:val="7464859E"/>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A408B3"/>
    <w:multiLevelType w:val="multilevel"/>
    <w:tmpl w:val="15223D98"/>
    <w:lvl w:ilvl="0">
      <w:start w:val="1"/>
      <w:numFmt w:val="decimal"/>
      <w:lvlText w:val="%1."/>
      <w:lvlJc w:val="left"/>
      <w:pPr>
        <w:ind w:left="1080" w:hanging="360"/>
      </w:pPr>
      <w:rPr>
        <w:rFonts w:ascii="Calibri" w:eastAsia="Calibri" w:hAnsi="Calibri"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nsid w:val="339F2155"/>
    <w:multiLevelType w:val="hybridMultilevel"/>
    <w:tmpl w:val="A8184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A31ED8"/>
    <w:multiLevelType w:val="hybridMultilevel"/>
    <w:tmpl w:val="7D72FFE8"/>
    <w:lvl w:ilvl="0" w:tplc="37066B3C">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7">
    <w:nsid w:val="39F05F69"/>
    <w:multiLevelType w:val="hybridMultilevel"/>
    <w:tmpl w:val="FD16F2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1F6D28"/>
    <w:multiLevelType w:val="hybridMultilevel"/>
    <w:tmpl w:val="606445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6B776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43AF4D03"/>
    <w:multiLevelType w:val="hybridMultilevel"/>
    <w:tmpl w:val="BB5E9070"/>
    <w:lvl w:ilvl="0" w:tplc="92683736">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nsid w:val="4CB56EB7"/>
    <w:multiLevelType w:val="hybridMultilevel"/>
    <w:tmpl w:val="6974FB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1E755E8"/>
    <w:multiLevelType w:val="hybridMultilevel"/>
    <w:tmpl w:val="97BCA88A"/>
    <w:lvl w:ilvl="0" w:tplc="5EE27282">
      <w:start w:val="1"/>
      <w:numFmt w:val="decimal"/>
      <w:lvlText w:val="%1."/>
      <w:lvlJc w:val="left"/>
      <w:pPr>
        <w:ind w:left="720" w:hanging="360"/>
      </w:pPr>
      <w:rPr>
        <w:rFonts w:ascii="Calibri" w:eastAsia="Calibri"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3E82BE0"/>
    <w:multiLevelType w:val="hybridMultilevel"/>
    <w:tmpl w:val="DA0472CA"/>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4">
    <w:nsid w:val="5774467D"/>
    <w:multiLevelType w:val="hybridMultilevel"/>
    <w:tmpl w:val="EF702320"/>
    <w:lvl w:ilvl="0" w:tplc="653C1F66">
      <w:start w:val="1"/>
      <w:numFmt w:val="decimal"/>
      <w:lvlText w:val="%1."/>
      <w:lvlJc w:val="left"/>
      <w:pPr>
        <w:ind w:left="108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5">
    <w:nsid w:val="57937CE8"/>
    <w:multiLevelType w:val="hybridMultilevel"/>
    <w:tmpl w:val="7D72FFE8"/>
    <w:lvl w:ilvl="0" w:tplc="37066B3C">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6">
    <w:nsid w:val="58FF78B2"/>
    <w:multiLevelType w:val="hybridMultilevel"/>
    <w:tmpl w:val="7D72FFE8"/>
    <w:lvl w:ilvl="0" w:tplc="37066B3C">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7">
    <w:nsid w:val="59CC3DC1"/>
    <w:multiLevelType w:val="hybridMultilevel"/>
    <w:tmpl w:val="7464859E"/>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775749"/>
    <w:multiLevelType w:val="hybridMultilevel"/>
    <w:tmpl w:val="97BCA88A"/>
    <w:lvl w:ilvl="0" w:tplc="5EE27282">
      <w:start w:val="1"/>
      <w:numFmt w:val="decimal"/>
      <w:lvlText w:val="%1."/>
      <w:lvlJc w:val="left"/>
      <w:pPr>
        <w:ind w:left="720" w:hanging="360"/>
      </w:pPr>
      <w:rPr>
        <w:rFonts w:ascii="Calibri" w:eastAsia="Calibri"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2064266"/>
    <w:multiLevelType w:val="hybridMultilevel"/>
    <w:tmpl w:val="C00E787E"/>
    <w:lvl w:ilvl="0" w:tplc="8BF47F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6715439"/>
    <w:multiLevelType w:val="hybridMultilevel"/>
    <w:tmpl w:val="956CC9C4"/>
    <w:lvl w:ilvl="0" w:tplc="8A320F5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A46203"/>
    <w:multiLevelType w:val="hybridMultilevel"/>
    <w:tmpl w:val="7D72FFE8"/>
    <w:lvl w:ilvl="0" w:tplc="37066B3C">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2">
    <w:nsid w:val="788729BC"/>
    <w:multiLevelType w:val="hybridMultilevel"/>
    <w:tmpl w:val="85F0B28E"/>
    <w:lvl w:ilvl="0" w:tplc="92683736">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3">
    <w:nsid w:val="7FA000E1"/>
    <w:multiLevelType w:val="hybridMultilevel"/>
    <w:tmpl w:val="19D8F712"/>
    <w:lvl w:ilvl="0" w:tplc="F9943D10">
      <w:start w:val="1"/>
      <w:numFmt w:val="decimal"/>
      <w:lvlText w:val="%1."/>
      <w:lvlJc w:val="left"/>
      <w:pPr>
        <w:ind w:left="900" w:hanging="360"/>
      </w:pPr>
      <w:rPr>
        <w:rFonts w:hint="default"/>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30"/>
  </w:num>
  <w:num w:numId="2">
    <w:abstractNumId w:val="15"/>
  </w:num>
  <w:num w:numId="3">
    <w:abstractNumId w:val="7"/>
  </w:num>
  <w:num w:numId="4">
    <w:abstractNumId w:val="2"/>
  </w:num>
  <w:num w:numId="5">
    <w:abstractNumId w:val="12"/>
  </w:num>
  <w:num w:numId="6">
    <w:abstractNumId w:val="9"/>
  </w:num>
  <w:num w:numId="7">
    <w:abstractNumId w:val="22"/>
  </w:num>
  <w:num w:numId="8">
    <w:abstractNumId w:val="14"/>
  </w:num>
  <w:num w:numId="9">
    <w:abstractNumId w:val="19"/>
  </w:num>
  <w:num w:numId="10">
    <w:abstractNumId w:val="0"/>
  </w:num>
  <w:num w:numId="11">
    <w:abstractNumId w:val="5"/>
  </w:num>
  <w:num w:numId="12">
    <w:abstractNumId w:val="16"/>
  </w:num>
  <w:num w:numId="13">
    <w:abstractNumId w:val="4"/>
  </w:num>
  <w:num w:numId="14">
    <w:abstractNumId w:val="10"/>
  </w:num>
  <w:num w:numId="15">
    <w:abstractNumId w:val="18"/>
  </w:num>
  <w:num w:numId="16">
    <w:abstractNumId w:val="13"/>
  </w:num>
  <w:num w:numId="17">
    <w:abstractNumId w:val="3"/>
  </w:num>
  <w:num w:numId="18">
    <w:abstractNumId w:val="33"/>
  </w:num>
  <w:num w:numId="19">
    <w:abstractNumId w:val="20"/>
  </w:num>
  <w:num w:numId="20">
    <w:abstractNumId w:val="11"/>
  </w:num>
  <w:num w:numId="21">
    <w:abstractNumId w:val="24"/>
  </w:num>
  <w:num w:numId="22">
    <w:abstractNumId w:val="29"/>
  </w:num>
  <w:num w:numId="23">
    <w:abstractNumId w:val="28"/>
  </w:num>
  <w:num w:numId="24">
    <w:abstractNumId w:val="31"/>
  </w:num>
  <w:num w:numId="25">
    <w:abstractNumId w:val="25"/>
  </w:num>
  <w:num w:numId="26">
    <w:abstractNumId w:val="26"/>
  </w:num>
  <w:num w:numId="27">
    <w:abstractNumId w:val="21"/>
  </w:num>
  <w:num w:numId="28">
    <w:abstractNumId w:val="17"/>
  </w:num>
  <w:num w:numId="29">
    <w:abstractNumId w:val="1"/>
  </w:num>
  <w:num w:numId="30">
    <w:abstractNumId w:val="8"/>
  </w:num>
  <w:num w:numId="31">
    <w:abstractNumId w:val="23"/>
  </w:num>
  <w:num w:numId="32">
    <w:abstractNumId w:val="27"/>
  </w:num>
  <w:num w:numId="33">
    <w:abstractNumId w:val="32"/>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_Genetics_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5trdwrpettzzetwz5p9spjsxw9xp2e5wx2&quot;&gt;mhgelb_library&lt;record-ids&gt;&lt;item&gt;4718&lt;/item&gt;&lt;item&gt;5667&lt;/item&gt;&lt;item&gt;5668&lt;/item&gt;&lt;item&gt;5698&lt;/item&gt;&lt;/record-ids&gt;&lt;/item&gt;&lt;/Libraries&gt;"/>
  </w:docVars>
  <w:rsids>
    <w:rsidRoot w:val="00AE7493"/>
    <w:rsid w:val="000108D3"/>
    <w:rsid w:val="00013997"/>
    <w:rsid w:val="00016019"/>
    <w:rsid w:val="000237D5"/>
    <w:rsid w:val="00024745"/>
    <w:rsid w:val="000247FC"/>
    <w:rsid w:val="00024A97"/>
    <w:rsid w:val="00027DA9"/>
    <w:rsid w:val="0003338D"/>
    <w:rsid w:val="00033776"/>
    <w:rsid w:val="000345E2"/>
    <w:rsid w:val="000371F5"/>
    <w:rsid w:val="00042BDA"/>
    <w:rsid w:val="00043EA6"/>
    <w:rsid w:val="00066A0B"/>
    <w:rsid w:val="000704D4"/>
    <w:rsid w:val="00074B90"/>
    <w:rsid w:val="00075618"/>
    <w:rsid w:val="0008566B"/>
    <w:rsid w:val="00091C5B"/>
    <w:rsid w:val="0009458E"/>
    <w:rsid w:val="000A267E"/>
    <w:rsid w:val="000A2B46"/>
    <w:rsid w:val="000A4ED7"/>
    <w:rsid w:val="000A79EF"/>
    <w:rsid w:val="000B2B0D"/>
    <w:rsid w:val="000B3099"/>
    <w:rsid w:val="000B531D"/>
    <w:rsid w:val="000B6EDE"/>
    <w:rsid w:val="000C0BCF"/>
    <w:rsid w:val="000D0108"/>
    <w:rsid w:val="000D47F4"/>
    <w:rsid w:val="000D51D8"/>
    <w:rsid w:val="000D6269"/>
    <w:rsid w:val="000E30E4"/>
    <w:rsid w:val="000F2B05"/>
    <w:rsid w:val="00103861"/>
    <w:rsid w:val="00107FA5"/>
    <w:rsid w:val="001100F2"/>
    <w:rsid w:val="00122D42"/>
    <w:rsid w:val="00132704"/>
    <w:rsid w:val="00146E10"/>
    <w:rsid w:val="001516C7"/>
    <w:rsid w:val="00164648"/>
    <w:rsid w:val="00170169"/>
    <w:rsid w:val="00174852"/>
    <w:rsid w:val="00176FF3"/>
    <w:rsid w:val="001772E0"/>
    <w:rsid w:val="00177CE4"/>
    <w:rsid w:val="00177D54"/>
    <w:rsid w:val="001844C2"/>
    <w:rsid w:val="00186C30"/>
    <w:rsid w:val="00187043"/>
    <w:rsid w:val="00194542"/>
    <w:rsid w:val="00197B82"/>
    <w:rsid w:val="001A12E8"/>
    <w:rsid w:val="001A241C"/>
    <w:rsid w:val="001A526F"/>
    <w:rsid w:val="001A7A54"/>
    <w:rsid w:val="001B436B"/>
    <w:rsid w:val="001B6136"/>
    <w:rsid w:val="001D117E"/>
    <w:rsid w:val="001D27D1"/>
    <w:rsid w:val="001F7220"/>
    <w:rsid w:val="001F7EAD"/>
    <w:rsid w:val="00210049"/>
    <w:rsid w:val="002139B7"/>
    <w:rsid w:val="00214985"/>
    <w:rsid w:val="002165AF"/>
    <w:rsid w:val="00217E55"/>
    <w:rsid w:val="0022087F"/>
    <w:rsid w:val="0023362B"/>
    <w:rsid w:val="00236372"/>
    <w:rsid w:val="0024402C"/>
    <w:rsid w:val="00253646"/>
    <w:rsid w:val="002553CA"/>
    <w:rsid w:val="0025684D"/>
    <w:rsid w:val="00261D4E"/>
    <w:rsid w:val="0026260C"/>
    <w:rsid w:val="0026376C"/>
    <w:rsid w:val="00265ACC"/>
    <w:rsid w:val="00265F8D"/>
    <w:rsid w:val="00267DF7"/>
    <w:rsid w:val="00271962"/>
    <w:rsid w:val="0027249E"/>
    <w:rsid w:val="0027532C"/>
    <w:rsid w:val="00277C30"/>
    <w:rsid w:val="00283B04"/>
    <w:rsid w:val="00290F68"/>
    <w:rsid w:val="00293055"/>
    <w:rsid w:val="00293B4E"/>
    <w:rsid w:val="002941D0"/>
    <w:rsid w:val="00297D14"/>
    <w:rsid w:val="002A1D74"/>
    <w:rsid w:val="002A2EBB"/>
    <w:rsid w:val="002A6397"/>
    <w:rsid w:val="002A700C"/>
    <w:rsid w:val="002D2405"/>
    <w:rsid w:val="002D4F32"/>
    <w:rsid w:val="002F0533"/>
    <w:rsid w:val="00300B37"/>
    <w:rsid w:val="0030384D"/>
    <w:rsid w:val="00305780"/>
    <w:rsid w:val="00307B8C"/>
    <w:rsid w:val="0031094E"/>
    <w:rsid w:val="003139E0"/>
    <w:rsid w:val="0032739B"/>
    <w:rsid w:val="00327740"/>
    <w:rsid w:val="003312CF"/>
    <w:rsid w:val="00341E80"/>
    <w:rsid w:val="003434CB"/>
    <w:rsid w:val="00347E1E"/>
    <w:rsid w:val="00352C0B"/>
    <w:rsid w:val="00353807"/>
    <w:rsid w:val="003666EB"/>
    <w:rsid w:val="00367765"/>
    <w:rsid w:val="00370A2C"/>
    <w:rsid w:val="003811FC"/>
    <w:rsid w:val="00387CE7"/>
    <w:rsid w:val="00391A38"/>
    <w:rsid w:val="00393BE4"/>
    <w:rsid w:val="00394530"/>
    <w:rsid w:val="00395E31"/>
    <w:rsid w:val="00395E7F"/>
    <w:rsid w:val="003A0ABC"/>
    <w:rsid w:val="003A223C"/>
    <w:rsid w:val="003A4689"/>
    <w:rsid w:val="003B05D1"/>
    <w:rsid w:val="003B06D7"/>
    <w:rsid w:val="003B077A"/>
    <w:rsid w:val="003B291A"/>
    <w:rsid w:val="003B4F68"/>
    <w:rsid w:val="003B5B02"/>
    <w:rsid w:val="003B6874"/>
    <w:rsid w:val="003B7D4C"/>
    <w:rsid w:val="003C155D"/>
    <w:rsid w:val="003C2FEC"/>
    <w:rsid w:val="003C39E3"/>
    <w:rsid w:val="003D6A38"/>
    <w:rsid w:val="003D6BB6"/>
    <w:rsid w:val="003D7925"/>
    <w:rsid w:val="003E4A75"/>
    <w:rsid w:val="003E5958"/>
    <w:rsid w:val="003E6DDB"/>
    <w:rsid w:val="003F0E4A"/>
    <w:rsid w:val="0040012E"/>
    <w:rsid w:val="0040456C"/>
    <w:rsid w:val="0040612B"/>
    <w:rsid w:val="00414E4C"/>
    <w:rsid w:val="004164F0"/>
    <w:rsid w:val="00417582"/>
    <w:rsid w:val="00435612"/>
    <w:rsid w:val="0043709F"/>
    <w:rsid w:val="0044207F"/>
    <w:rsid w:val="00450FCB"/>
    <w:rsid w:val="00451CFD"/>
    <w:rsid w:val="004543D2"/>
    <w:rsid w:val="00456169"/>
    <w:rsid w:val="004651FA"/>
    <w:rsid w:val="00465FC7"/>
    <w:rsid w:val="00472F9F"/>
    <w:rsid w:val="00480A99"/>
    <w:rsid w:val="00492335"/>
    <w:rsid w:val="004925A3"/>
    <w:rsid w:val="00493F0A"/>
    <w:rsid w:val="004A5A43"/>
    <w:rsid w:val="004A73C4"/>
    <w:rsid w:val="004B5790"/>
    <w:rsid w:val="004B595E"/>
    <w:rsid w:val="004B6F11"/>
    <w:rsid w:val="004C2BFE"/>
    <w:rsid w:val="004C348F"/>
    <w:rsid w:val="004D47AA"/>
    <w:rsid w:val="004D6E4D"/>
    <w:rsid w:val="004D7A67"/>
    <w:rsid w:val="004E321D"/>
    <w:rsid w:val="004E67CB"/>
    <w:rsid w:val="004F1954"/>
    <w:rsid w:val="004F2090"/>
    <w:rsid w:val="00504764"/>
    <w:rsid w:val="005105FD"/>
    <w:rsid w:val="00515D5D"/>
    <w:rsid w:val="0052450F"/>
    <w:rsid w:val="00526CC7"/>
    <w:rsid w:val="00530447"/>
    <w:rsid w:val="005332DB"/>
    <w:rsid w:val="00536C82"/>
    <w:rsid w:val="005378ED"/>
    <w:rsid w:val="0054204E"/>
    <w:rsid w:val="00545CD4"/>
    <w:rsid w:val="005472E9"/>
    <w:rsid w:val="0055149B"/>
    <w:rsid w:val="005628B1"/>
    <w:rsid w:val="005675A1"/>
    <w:rsid w:val="00576EDD"/>
    <w:rsid w:val="00582E3E"/>
    <w:rsid w:val="00584E9C"/>
    <w:rsid w:val="00586A80"/>
    <w:rsid w:val="00594340"/>
    <w:rsid w:val="00594620"/>
    <w:rsid w:val="005951AB"/>
    <w:rsid w:val="005A01FA"/>
    <w:rsid w:val="005A195C"/>
    <w:rsid w:val="005A1BCD"/>
    <w:rsid w:val="005A71B8"/>
    <w:rsid w:val="005B21F6"/>
    <w:rsid w:val="005B4583"/>
    <w:rsid w:val="005B527C"/>
    <w:rsid w:val="005C28A3"/>
    <w:rsid w:val="005C3012"/>
    <w:rsid w:val="005C3DA9"/>
    <w:rsid w:val="005E2BEE"/>
    <w:rsid w:val="005E6B9C"/>
    <w:rsid w:val="005E73E1"/>
    <w:rsid w:val="005F0AF4"/>
    <w:rsid w:val="006067F5"/>
    <w:rsid w:val="00620A6B"/>
    <w:rsid w:val="00620E3A"/>
    <w:rsid w:val="0062514A"/>
    <w:rsid w:val="00626A71"/>
    <w:rsid w:val="006319CC"/>
    <w:rsid w:val="00632C3B"/>
    <w:rsid w:val="006355B3"/>
    <w:rsid w:val="0064645B"/>
    <w:rsid w:val="00653267"/>
    <w:rsid w:val="0065594A"/>
    <w:rsid w:val="006563D1"/>
    <w:rsid w:val="00661C2D"/>
    <w:rsid w:val="00662F95"/>
    <w:rsid w:val="006875CC"/>
    <w:rsid w:val="00691B49"/>
    <w:rsid w:val="006960D2"/>
    <w:rsid w:val="00697DA7"/>
    <w:rsid w:val="006A0571"/>
    <w:rsid w:val="006A1970"/>
    <w:rsid w:val="006A55CC"/>
    <w:rsid w:val="006C1F7E"/>
    <w:rsid w:val="006C3011"/>
    <w:rsid w:val="006D2BD2"/>
    <w:rsid w:val="006D4BE2"/>
    <w:rsid w:val="006D4ED4"/>
    <w:rsid w:val="006F2B9A"/>
    <w:rsid w:val="006F60A5"/>
    <w:rsid w:val="00701874"/>
    <w:rsid w:val="00722102"/>
    <w:rsid w:val="00724C66"/>
    <w:rsid w:val="00727561"/>
    <w:rsid w:val="00733F0C"/>
    <w:rsid w:val="00743084"/>
    <w:rsid w:val="00747148"/>
    <w:rsid w:val="0075077E"/>
    <w:rsid w:val="007509D0"/>
    <w:rsid w:val="007550ED"/>
    <w:rsid w:val="00756220"/>
    <w:rsid w:val="00766E78"/>
    <w:rsid w:val="00770E4A"/>
    <w:rsid w:val="00773862"/>
    <w:rsid w:val="007A3928"/>
    <w:rsid w:val="007A51B6"/>
    <w:rsid w:val="007B5D99"/>
    <w:rsid w:val="007C13CF"/>
    <w:rsid w:val="007C35CA"/>
    <w:rsid w:val="007C7FC5"/>
    <w:rsid w:val="007D1FEB"/>
    <w:rsid w:val="007D38AE"/>
    <w:rsid w:val="007D39E1"/>
    <w:rsid w:val="007D57C2"/>
    <w:rsid w:val="007E177A"/>
    <w:rsid w:val="007F277D"/>
    <w:rsid w:val="007F388B"/>
    <w:rsid w:val="00800C72"/>
    <w:rsid w:val="0080221F"/>
    <w:rsid w:val="008023A9"/>
    <w:rsid w:val="00802F2D"/>
    <w:rsid w:val="0080583A"/>
    <w:rsid w:val="008060CA"/>
    <w:rsid w:val="00807404"/>
    <w:rsid w:val="00814253"/>
    <w:rsid w:val="0081470B"/>
    <w:rsid w:val="00814F96"/>
    <w:rsid w:val="0081573F"/>
    <w:rsid w:val="00816A59"/>
    <w:rsid w:val="008202F8"/>
    <w:rsid w:val="00821005"/>
    <w:rsid w:val="008277CE"/>
    <w:rsid w:val="0082795A"/>
    <w:rsid w:val="00831501"/>
    <w:rsid w:val="00832231"/>
    <w:rsid w:val="00832836"/>
    <w:rsid w:val="008336D7"/>
    <w:rsid w:val="00836DC7"/>
    <w:rsid w:val="00840420"/>
    <w:rsid w:val="008411C4"/>
    <w:rsid w:val="00845FD5"/>
    <w:rsid w:val="00846C8E"/>
    <w:rsid w:val="00851D93"/>
    <w:rsid w:val="00857C1E"/>
    <w:rsid w:val="008622F0"/>
    <w:rsid w:val="00862984"/>
    <w:rsid w:val="008855FA"/>
    <w:rsid w:val="00891FFF"/>
    <w:rsid w:val="008A03D5"/>
    <w:rsid w:val="008A05D3"/>
    <w:rsid w:val="008B6686"/>
    <w:rsid w:val="008B7D02"/>
    <w:rsid w:val="008C01CE"/>
    <w:rsid w:val="008C2B53"/>
    <w:rsid w:val="008C520D"/>
    <w:rsid w:val="008C630B"/>
    <w:rsid w:val="008D1503"/>
    <w:rsid w:val="008D5FF8"/>
    <w:rsid w:val="008D7A53"/>
    <w:rsid w:val="008E0F3B"/>
    <w:rsid w:val="008E13AD"/>
    <w:rsid w:val="008E330C"/>
    <w:rsid w:val="008F27BB"/>
    <w:rsid w:val="008F77E4"/>
    <w:rsid w:val="009119CB"/>
    <w:rsid w:val="009150AA"/>
    <w:rsid w:val="00916604"/>
    <w:rsid w:val="0092022C"/>
    <w:rsid w:val="00922F91"/>
    <w:rsid w:val="00924A0C"/>
    <w:rsid w:val="00926246"/>
    <w:rsid w:val="009349E0"/>
    <w:rsid w:val="009409CD"/>
    <w:rsid w:val="0094663D"/>
    <w:rsid w:val="0095063C"/>
    <w:rsid w:val="00952853"/>
    <w:rsid w:val="00961AB8"/>
    <w:rsid w:val="00974230"/>
    <w:rsid w:val="00977854"/>
    <w:rsid w:val="00991618"/>
    <w:rsid w:val="0099227C"/>
    <w:rsid w:val="009A3A53"/>
    <w:rsid w:val="009B0B71"/>
    <w:rsid w:val="009C1A07"/>
    <w:rsid w:val="009C4575"/>
    <w:rsid w:val="009E1426"/>
    <w:rsid w:val="009E6E98"/>
    <w:rsid w:val="009E76D5"/>
    <w:rsid w:val="009F258C"/>
    <w:rsid w:val="009F4FEC"/>
    <w:rsid w:val="009F57D6"/>
    <w:rsid w:val="00A0623E"/>
    <w:rsid w:val="00A06579"/>
    <w:rsid w:val="00A14C06"/>
    <w:rsid w:val="00A17BB2"/>
    <w:rsid w:val="00A2245C"/>
    <w:rsid w:val="00A26EBF"/>
    <w:rsid w:val="00A3004D"/>
    <w:rsid w:val="00A31CE3"/>
    <w:rsid w:val="00A40029"/>
    <w:rsid w:val="00A422A6"/>
    <w:rsid w:val="00A56DA6"/>
    <w:rsid w:val="00A57F37"/>
    <w:rsid w:val="00A66C2F"/>
    <w:rsid w:val="00A84D71"/>
    <w:rsid w:val="00A84F37"/>
    <w:rsid w:val="00A9736B"/>
    <w:rsid w:val="00AA55F1"/>
    <w:rsid w:val="00AA69FF"/>
    <w:rsid w:val="00AD7A45"/>
    <w:rsid w:val="00AD7BAF"/>
    <w:rsid w:val="00AE2F7D"/>
    <w:rsid w:val="00AE7493"/>
    <w:rsid w:val="00AF19B2"/>
    <w:rsid w:val="00AF5391"/>
    <w:rsid w:val="00B00611"/>
    <w:rsid w:val="00B0422E"/>
    <w:rsid w:val="00B048A8"/>
    <w:rsid w:val="00B057D6"/>
    <w:rsid w:val="00B14FD8"/>
    <w:rsid w:val="00B1550F"/>
    <w:rsid w:val="00B16C3D"/>
    <w:rsid w:val="00B2011E"/>
    <w:rsid w:val="00B23B70"/>
    <w:rsid w:val="00B30DC2"/>
    <w:rsid w:val="00B32936"/>
    <w:rsid w:val="00B35182"/>
    <w:rsid w:val="00B36580"/>
    <w:rsid w:val="00B41692"/>
    <w:rsid w:val="00B41C95"/>
    <w:rsid w:val="00B4249C"/>
    <w:rsid w:val="00B44910"/>
    <w:rsid w:val="00B47664"/>
    <w:rsid w:val="00B51C46"/>
    <w:rsid w:val="00B54A3C"/>
    <w:rsid w:val="00B5743B"/>
    <w:rsid w:val="00B60BD4"/>
    <w:rsid w:val="00B627E2"/>
    <w:rsid w:val="00B67DEE"/>
    <w:rsid w:val="00B76D19"/>
    <w:rsid w:val="00B90D59"/>
    <w:rsid w:val="00B94094"/>
    <w:rsid w:val="00BA05DA"/>
    <w:rsid w:val="00BA0704"/>
    <w:rsid w:val="00BA5228"/>
    <w:rsid w:val="00BA655F"/>
    <w:rsid w:val="00BB6B84"/>
    <w:rsid w:val="00BB76F3"/>
    <w:rsid w:val="00BC4F4D"/>
    <w:rsid w:val="00BD2A12"/>
    <w:rsid w:val="00BD4A58"/>
    <w:rsid w:val="00BD6A47"/>
    <w:rsid w:val="00BE10CE"/>
    <w:rsid w:val="00BE1B8B"/>
    <w:rsid w:val="00BF36EC"/>
    <w:rsid w:val="00BF436B"/>
    <w:rsid w:val="00C10350"/>
    <w:rsid w:val="00C1193F"/>
    <w:rsid w:val="00C13972"/>
    <w:rsid w:val="00C14422"/>
    <w:rsid w:val="00C15F66"/>
    <w:rsid w:val="00C17383"/>
    <w:rsid w:val="00C2692D"/>
    <w:rsid w:val="00C27978"/>
    <w:rsid w:val="00C32480"/>
    <w:rsid w:val="00C3631B"/>
    <w:rsid w:val="00C43162"/>
    <w:rsid w:val="00C65A21"/>
    <w:rsid w:val="00C70361"/>
    <w:rsid w:val="00C83E17"/>
    <w:rsid w:val="00C85899"/>
    <w:rsid w:val="00C87C02"/>
    <w:rsid w:val="00CA15EF"/>
    <w:rsid w:val="00CB275A"/>
    <w:rsid w:val="00CC2CAD"/>
    <w:rsid w:val="00CC5532"/>
    <w:rsid w:val="00CC61F3"/>
    <w:rsid w:val="00CC6FF1"/>
    <w:rsid w:val="00CD2F29"/>
    <w:rsid w:val="00CE07BD"/>
    <w:rsid w:val="00CE38DF"/>
    <w:rsid w:val="00CE3DDA"/>
    <w:rsid w:val="00CE7762"/>
    <w:rsid w:val="00CF10C9"/>
    <w:rsid w:val="00CF1D6E"/>
    <w:rsid w:val="00D111E9"/>
    <w:rsid w:val="00D23EF1"/>
    <w:rsid w:val="00D250E8"/>
    <w:rsid w:val="00D32A5C"/>
    <w:rsid w:val="00D35A83"/>
    <w:rsid w:val="00D41AC2"/>
    <w:rsid w:val="00D52AD5"/>
    <w:rsid w:val="00D54221"/>
    <w:rsid w:val="00D564F3"/>
    <w:rsid w:val="00D6354E"/>
    <w:rsid w:val="00D64A0D"/>
    <w:rsid w:val="00D66759"/>
    <w:rsid w:val="00D7571F"/>
    <w:rsid w:val="00D7658A"/>
    <w:rsid w:val="00D7794F"/>
    <w:rsid w:val="00D82BE1"/>
    <w:rsid w:val="00D879DC"/>
    <w:rsid w:val="00D90485"/>
    <w:rsid w:val="00D9297B"/>
    <w:rsid w:val="00DA4E71"/>
    <w:rsid w:val="00DB20FF"/>
    <w:rsid w:val="00DC0B53"/>
    <w:rsid w:val="00DD04DE"/>
    <w:rsid w:val="00DD15B3"/>
    <w:rsid w:val="00DD5562"/>
    <w:rsid w:val="00DD6039"/>
    <w:rsid w:val="00DE545D"/>
    <w:rsid w:val="00E05EE4"/>
    <w:rsid w:val="00E1239C"/>
    <w:rsid w:val="00E26E94"/>
    <w:rsid w:val="00E27843"/>
    <w:rsid w:val="00E32980"/>
    <w:rsid w:val="00E3328D"/>
    <w:rsid w:val="00E36D66"/>
    <w:rsid w:val="00E41516"/>
    <w:rsid w:val="00E44A02"/>
    <w:rsid w:val="00E52376"/>
    <w:rsid w:val="00E573A5"/>
    <w:rsid w:val="00E71A29"/>
    <w:rsid w:val="00E776B0"/>
    <w:rsid w:val="00E91314"/>
    <w:rsid w:val="00EA790D"/>
    <w:rsid w:val="00EB1A7A"/>
    <w:rsid w:val="00EC3A28"/>
    <w:rsid w:val="00EC3C1E"/>
    <w:rsid w:val="00EC6B0F"/>
    <w:rsid w:val="00EE03FE"/>
    <w:rsid w:val="00EE1CE1"/>
    <w:rsid w:val="00EF1C62"/>
    <w:rsid w:val="00F00B1B"/>
    <w:rsid w:val="00F033BD"/>
    <w:rsid w:val="00F0429B"/>
    <w:rsid w:val="00F22C2A"/>
    <w:rsid w:val="00F26F77"/>
    <w:rsid w:val="00F30619"/>
    <w:rsid w:val="00F306DC"/>
    <w:rsid w:val="00F3104F"/>
    <w:rsid w:val="00F357A9"/>
    <w:rsid w:val="00F3698B"/>
    <w:rsid w:val="00F374ED"/>
    <w:rsid w:val="00F428F4"/>
    <w:rsid w:val="00F4333F"/>
    <w:rsid w:val="00F50487"/>
    <w:rsid w:val="00F50E81"/>
    <w:rsid w:val="00F51B19"/>
    <w:rsid w:val="00F53647"/>
    <w:rsid w:val="00F6245C"/>
    <w:rsid w:val="00F63FEB"/>
    <w:rsid w:val="00F646CD"/>
    <w:rsid w:val="00F71D7F"/>
    <w:rsid w:val="00F80968"/>
    <w:rsid w:val="00F810E6"/>
    <w:rsid w:val="00F8170C"/>
    <w:rsid w:val="00F93CE6"/>
    <w:rsid w:val="00F95002"/>
    <w:rsid w:val="00F95C39"/>
    <w:rsid w:val="00FA2DB2"/>
    <w:rsid w:val="00FB2A6C"/>
    <w:rsid w:val="00FB4E6B"/>
    <w:rsid w:val="00FB765B"/>
    <w:rsid w:val="00FD1F24"/>
    <w:rsid w:val="00FD37B9"/>
    <w:rsid w:val="00FE267C"/>
    <w:rsid w:val="00FE4F91"/>
    <w:rsid w:val="00FE6767"/>
    <w:rsid w:val="00FF1283"/>
    <w:rsid w:val="00FF40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9FB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736B"/>
    <w:pPr>
      <w:spacing w:after="200" w:line="276" w:lineRule="auto"/>
    </w:pPr>
    <w:rPr>
      <w:sz w:val="22"/>
      <w:szCs w:val="22"/>
    </w:rPr>
  </w:style>
  <w:style w:type="paragraph" w:styleId="Heading1">
    <w:name w:val="heading 1"/>
    <w:basedOn w:val="Normal"/>
    <w:next w:val="Normal"/>
    <w:link w:val="Heading1Char"/>
    <w:uiPriority w:val="9"/>
    <w:qFormat/>
    <w:rsid w:val="00493F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E7493"/>
    <w:rPr>
      <w:sz w:val="22"/>
      <w:szCs w:val="22"/>
    </w:rPr>
  </w:style>
  <w:style w:type="character" w:customStyle="1" w:styleId="Heading1Char">
    <w:name w:val="Heading 1 Char"/>
    <w:basedOn w:val="DefaultParagraphFont"/>
    <w:link w:val="Heading1"/>
    <w:uiPriority w:val="9"/>
    <w:rsid w:val="0021498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uiPriority w:val="9"/>
    <w:semiHidden/>
    <w:rsid w:val="002149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uiPriority w:val="9"/>
    <w:semiHidden/>
    <w:rsid w:val="00214985"/>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uiPriority w:val="9"/>
    <w:semiHidden/>
    <w:rsid w:val="00214985"/>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uiPriority w:val="9"/>
    <w:semiHidden/>
    <w:rsid w:val="00214985"/>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uiPriority w:val="9"/>
    <w:semiHidden/>
    <w:rsid w:val="00214985"/>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uiPriority w:val="9"/>
    <w:semiHidden/>
    <w:rsid w:val="00214985"/>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uiPriority w:val="9"/>
    <w:semiHidden/>
    <w:rsid w:val="00214985"/>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uiPriority w:val="9"/>
    <w:semiHidden/>
    <w:rsid w:val="00214985"/>
    <w:rPr>
      <w:rFonts w:asciiTheme="majorHAnsi" w:eastAsiaTheme="majorEastAsia" w:hAnsiTheme="majorHAnsi" w:cstheme="majorBidi"/>
      <w:i/>
      <w:iCs/>
      <w:color w:val="404040" w:themeColor="text1" w:themeTint="BF"/>
    </w:rPr>
  </w:style>
  <w:style w:type="paragraph" w:styleId="Header">
    <w:name w:val="header"/>
    <w:basedOn w:val="Normal"/>
    <w:link w:val="HeaderChar"/>
    <w:uiPriority w:val="99"/>
    <w:unhideWhenUsed/>
    <w:rsid w:val="00C119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93F"/>
    <w:rPr>
      <w:sz w:val="22"/>
      <w:szCs w:val="22"/>
    </w:rPr>
  </w:style>
  <w:style w:type="paragraph" w:styleId="Footer">
    <w:name w:val="footer"/>
    <w:basedOn w:val="Normal"/>
    <w:link w:val="FooterChar"/>
    <w:uiPriority w:val="99"/>
    <w:unhideWhenUsed/>
    <w:rsid w:val="00C119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93F"/>
    <w:rPr>
      <w:sz w:val="22"/>
      <w:szCs w:val="22"/>
    </w:rPr>
  </w:style>
  <w:style w:type="paragraph" w:styleId="BalloonText">
    <w:name w:val="Balloon Text"/>
    <w:basedOn w:val="Normal"/>
    <w:link w:val="BalloonTextChar"/>
    <w:uiPriority w:val="99"/>
    <w:semiHidden/>
    <w:unhideWhenUsed/>
    <w:rsid w:val="00C119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193F"/>
    <w:rPr>
      <w:rFonts w:ascii="Tahoma" w:hAnsi="Tahoma" w:cs="Tahoma"/>
      <w:sz w:val="16"/>
      <w:szCs w:val="16"/>
    </w:rPr>
  </w:style>
  <w:style w:type="table" w:styleId="TableGrid">
    <w:name w:val="Table Grid"/>
    <w:basedOn w:val="TableNormal"/>
    <w:uiPriority w:val="39"/>
    <w:rsid w:val="0054204E"/>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4204E"/>
    <w:pPr>
      <w:ind w:left="720"/>
      <w:contextualSpacing/>
    </w:pPr>
  </w:style>
  <w:style w:type="character" w:styleId="PageNumber">
    <w:name w:val="page number"/>
    <w:basedOn w:val="DefaultParagraphFont"/>
    <w:uiPriority w:val="99"/>
    <w:semiHidden/>
    <w:unhideWhenUsed/>
    <w:rsid w:val="00EB1A7A"/>
  </w:style>
  <w:style w:type="paragraph" w:styleId="EndnoteText">
    <w:name w:val="endnote text"/>
    <w:basedOn w:val="Normal"/>
    <w:link w:val="EndnoteTextChar"/>
    <w:uiPriority w:val="99"/>
    <w:unhideWhenUsed/>
    <w:rsid w:val="00B2011E"/>
    <w:pPr>
      <w:spacing w:after="0" w:line="240" w:lineRule="auto"/>
    </w:pPr>
    <w:rPr>
      <w:sz w:val="24"/>
      <w:szCs w:val="24"/>
    </w:rPr>
  </w:style>
  <w:style w:type="character" w:customStyle="1" w:styleId="EndnoteTextChar">
    <w:name w:val="Endnote Text Char"/>
    <w:basedOn w:val="DefaultParagraphFont"/>
    <w:link w:val="EndnoteText"/>
    <w:uiPriority w:val="99"/>
    <w:rsid w:val="00B2011E"/>
    <w:rPr>
      <w:sz w:val="24"/>
      <w:szCs w:val="24"/>
    </w:rPr>
  </w:style>
  <w:style w:type="character" w:styleId="EndnoteReference">
    <w:name w:val="endnote reference"/>
    <w:basedOn w:val="DefaultParagraphFont"/>
    <w:uiPriority w:val="99"/>
    <w:unhideWhenUsed/>
    <w:rsid w:val="00B2011E"/>
    <w:rPr>
      <w:vertAlign w:val="superscript"/>
    </w:rPr>
  </w:style>
  <w:style w:type="character" w:customStyle="1" w:styleId="Heading1Char1">
    <w:name w:val="Heading 1 Char1"/>
    <w:basedOn w:val="DefaultParagraphFont"/>
    <w:uiPriority w:val="9"/>
    <w:rsid w:val="00493F0A"/>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rsid w:val="00C70361"/>
    <w:pPr>
      <w:spacing w:after="0"/>
      <w:jc w:val="center"/>
    </w:pPr>
  </w:style>
  <w:style w:type="paragraph" w:customStyle="1" w:styleId="EndNoteBibliography">
    <w:name w:val="EndNote Bibliography"/>
    <w:basedOn w:val="Normal"/>
    <w:rsid w:val="00C70361"/>
    <w:pPr>
      <w:spacing w:line="240" w:lineRule="auto"/>
    </w:pPr>
  </w:style>
  <w:style w:type="character" w:styleId="Hyperlink">
    <w:name w:val="Hyperlink"/>
    <w:basedOn w:val="DefaultParagraphFont"/>
    <w:uiPriority w:val="99"/>
    <w:unhideWhenUsed/>
    <w:rsid w:val="00C7036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D6C4FD-250F-A84F-8D13-62FDFA6B5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2</Pages>
  <Words>1922</Words>
  <Characters>10956</Characters>
  <Application>Microsoft Macintosh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Washington State Department of Health</Company>
  <LinksUpToDate>false</LinksUpToDate>
  <CharactersWithSpaces>12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d0303</dc:creator>
  <cp:lastModifiedBy>Microsoft Office User</cp:lastModifiedBy>
  <cp:revision>131</cp:revision>
  <cp:lastPrinted>2015-07-22T23:41:00Z</cp:lastPrinted>
  <dcterms:created xsi:type="dcterms:W3CDTF">2016-02-11T04:22:00Z</dcterms:created>
  <dcterms:modified xsi:type="dcterms:W3CDTF">2016-05-15T02:02:00Z</dcterms:modified>
</cp:coreProperties>
</file>